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4D358" w14:textId="1A4AB41D" w:rsidR="00176BB0" w:rsidRPr="00C76C14" w:rsidRDefault="00176BB0">
      <w:pPr>
        <w:rPr>
          <w:b/>
          <w:bCs/>
          <w:sz w:val="24"/>
          <w:szCs w:val="24"/>
        </w:rPr>
      </w:pPr>
      <w:r w:rsidRPr="00C76C14">
        <w:rPr>
          <w:b/>
          <w:bCs/>
          <w:sz w:val="24"/>
          <w:szCs w:val="24"/>
        </w:rPr>
        <w:t>Methods</w:t>
      </w:r>
    </w:p>
    <w:p w14:paraId="65DDE75E" w14:textId="00FFC1D2" w:rsidR="00A86D1A" w:rsidRDefault="00A86D1A">
      <w:pPr>
        <w:rPr>
          <w:b/>
          <w:bCs/>
          <w:i/>
          <w:iCs/>
        </w:rPr>
      </w:pPr>
      <w:r>
        <w:rPr>
          <w:b/>
          <w:bCs/>
          <w:i/>
          <w:iCs/>
        </w:rPr>
        <w:t>Study area</w:t>
      </w:r>
    </w:p>
    <w:p w14:paraId="6EBB446B" w14:textId="55D5C116" w:rsidR="00A86D1A" w:rsidRPr="00A86D1A" w:rsidRDefault="00A86D1A">
      <w:r>
        <w:t xml:space="preserve">This study investigated macroeconomic and socioeconomic predictors of forest cover and loss in Cambodia at two different </w:t>
      </w:r>
      <w:r w:rsidR="00260194">
        <w:t>spatial resolutions</w:t>
      </w:r>
      <w:r>
        <w:t xml:space="preserve"> over two time periods. The macroeconomic analysis </w:t>
      </w:r>
      <w:r w:rsidR="00260194">
        <w:t>was at the</w:t>
      </w:r>
      <w:r w:rsidR="0074709B">
        <w:t xml:space="preserve"> national scale between 1993 – 2015, and the socioeconomic analysis was at the scale of a) the commune, and b) the province between 2007 – 2012. </w:t>
      </w:r>
      <w:r w:rsidR="0074709B" w:rsidRPr="0074709B">
        <w:t>Cambodia is in mainland SEA and is bordered by Laos (NE), Thailand (NW), Vietnam (E), and the Gulf of Thailand (SW) (</w:t>
      </w:r>
      <w:r w:rsidR="0074709B" w:rsidRPr="0074709B">
        <w:rPr>
          <w:highlight w:val="yellow"/>
        </w:rPr>
        <w:t>Figure x</w:t>
      </w:r>
      <w:r w:rsidR="0074709B" w:rsidRPr="0074709B">
        <w:t>).  The country has a surface area of 176,520 km</w:t>
      </w:r>
      <w:r w:rsidR="0074709B" w:rsidRPr="00A54961">
        <w:rPr>
          <w:vertAlign w:val="superscript"/>
        </w:rPr>
        <w:t>2</w:t>
      </w:r>
      <w:r w:rsidR="0074709B" w:rsidRPr="0074709B">
        <w:t xml:space="preserve"> (UNCTAD, 2020) and is located at latitudes 10-14</w:t>
      </w:r>
      <w:r w:rsidR="0074709B">
        <w:rPr>
          <w:rFonts w:cstheme="minorHAnsi"/>
        </w:rPr>
        <w:t>°</w:t>
      </w:r>
      <w:r w:rsidR="0074709B" w:rsidRPr="0074709B">
        <w:t xml:space="preserve"> north of the equator and thus has a tropical monsoon climate (McSweeney et al. 2010).  </w:t>
      </w:r>
    </w:p>
    <w:p w14:paraId="02E8B06D" w14:textId="43887ADA" w:rsidR="00BB19ED" w:rsidRPr="00C76C14" w:rsidRDefault="00BB19ED">
      <w:pPr>
        <w:rPr>
          <w:b/>
          <w:bCs/>
          <w:i/>
          <w:iCs/>
        </w:rPr>
      </w:pPr>
      <w:r w:rsidRPr="00C76C14">
        <w:rPr>
          <w:b/>
          <w:bCs/>
          <w:i/>
          <w:iCs/>
        </w:rPr>
        <w:t>Variable selection</w:t>
      </w:r>
    </w:p>
    <w:p w14:paraId="0643916C" w14:textId="57117F4D" w:rsidR="0074709B" w:rsidRDefault="00007B27">
      <w:r>
        <w:t>The response variable</w:t>
      </w:r>
      <w:r w:rsidR="00D951BC">
        <w:t>s</w:t>
      </w:r>
      <w:r>
        <w:t xml:space="preserve"> for </w:t>
      </w:r>
      <w:r w:rsidR="00BD1065">
        <w:t>the macroeconomic analysis w</w:t>
      </w:r>
      <w:r w:rsidR="00D951BC">
        <w:t>ere</w:t>
      </w:r>
      <w:r w:rsidR="00BD1065">
        <w:t xml:space="preserve"> </w:t>
      </w:r>
      <w:r w:rsidR="00D951BC">
        <w:t xml:space="preserve">1) </w:t>
      </w:r>
      <w:r w:rsidR="00BD1065">
        <w:t xml:space="preserve">change in forest cover from time </w:t>
      </w:r>
      <w:r w:rsidR="00BD1065" w:rsidRPr="00BD1065">
        <w:rPr>
          <w:i/>
          <w:iCs/>
        </w:rPr>
        <w:t>t</w:t>
      </w:r>
      <w:r w:rsidR="00BD1065">
        <w:t xml:space="preserve"> to time </w:t>
      </w:r>
      <w:r w:rsidR="00BD1065" w:rsidRPr="00BD1065">
        <w:rPr>
          <w:i/>
          <w:iCs/>
        </w:rPr>
        <w:t>t</w:t>
      </w:r>
      <w:r w:rsidR="00BD1065" w:rsidRPr="00BD1065">
        <w:rPr>
          <w:i/>
          <w:iCs/>
          <w:vertAlign w:val="subscript"/>
        </w:rPr>
        <w:t>+1</w:t>
      </w:r>
      <w:r w:rsidR="00D951BC">
        <w:t xml:space="preserve"> and </w:t>
      </w:r>
      <w:r w:rsidR="00A54961">
        <w:t xml:space="preserve">2) </w:t>
      </w:r>
      <w:r w:rsidR="00D951BC">
        <w:t xml:space="preserve">the number of new economic land concession (ELC) allocations in year </w:t>
      </w:r>
      <w:r w:rsidR="00D951BC">
        <w:rPr>
          <w:i/>
          <w:iCs/>
        </w:rPr>
        <w:t>t</w:t>
      </w:r>
      <w:r w:rsidR="00BD1065">
        <w:t>. The response variable for the socioeconomic analysis was forest cover area. Both</w:t>
      </w:r>
      <w:r w:rsidR="00D951BC">
        <w:t xml:space="preserve"> forest cover</w:t>
      </w:r>
      <w:r w:rsidR="00BD1065">
        <w:t xml:space="preserve"> response variables were produced from the same data source (see “Data sources” below). </w:t>
      </w:r>
      <w:r w:rsidR="001B33F4">
        <w:t xml:space="preserve">Macroeconomic, socioeconomic, and control variables for both sets of analysis were selected based on a combination of previous studies, data availability, and the authors’ knowledge of Cambodia. </w:t>
      </w:r>
    </w:p>
    <w:p w14:paraId="2D14A6D9" w14:textId="4EF1E8E1" w:rsidR="000505EC" w:rsidRDefault="000505EC">
      <w:r>
        <w:t>Macroeconomic variables were selected to create three sets</w:t>
      </w:r>
      <w:r w:rsidR="00AB1479">
        <w:t xml:space="preserve"> of predictors, each targeting a different driver</w:t>
      </w:r>
      <w:r>
        <w:t>: economic development</w:t>
      </w:r>
      <w:r w:rsidR="00CC449B">
        <w:t xml:space="preserve"> (n=</w:t>
      </w:r>
      <w:r w:rsidR="000A159D">
        <w:t>8</w:t>
      </w:r>
      <w:r w:rsidR="00CC449B">
        <w:t>)</w:t>
      </w:r>
      <w:r>
        <w:t>, commodity prices</w:t>
      </w:r>
      <w:r w:rsidR="00AB1479">
        <w:t xml:space="preserve"> (external market forces</w:t>
      </w:r>
      <w:r w:rsidR="00CC449B">
        <w:t>, n=8</w:t>
      </w:r>
      <w:r w:rsidR="00AB1479">
        <w:t>)</w:t>
      </w:r>
      <w:r>
        <w:t>, and producer prices</w:t>
      </w:r>
      <w:r w:rsidR="00AB1479">
        <w:t xml:space="preserve"> (internal market forces</w:t>
      </w:r>
      <w:r w:rsidR="00CC449B">
        <w:t>, n=5</w:t>
      </w:r>
      <w:r w:rsidR="00AB1479">
        <w:t xml:space="preserve">) </w:t>
      </w:r>
      <w:r w:rsidR="00AB1479">
        <w:fldChar w:fldCharType="begin"/>
      </w:r>
      <w:r w:rsidR="00AB1479">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AB1479">
        <w:fldChar w:fldCharType="separate"/>
      </w:r>
      <w:r w:rsidR="00AB1479" w:rsidRPr="00AB1479">
        <w:rPr>
          <w:rFonts w:ascii="Calibri" w:hAnsi="Calibri" w:cs="Calibri"/>
        </w:rPr>
        <w:t>(</w:t>
      </w:r>
      <w:r w:rsidR="005606B1" w:rsidRPr="005606B1">
        <w:rPr>
          <w:rFonts w:ascii="Calibri" w:hAnsi="Calibri" w:cs="Calibri"/>
          <w:highlight w:val="yellow"/>
        </w:rPr>
        <w:t xml:space="preserve">Table </w:t>
      </w:r>
      <w:proofErr w:type="spellStart"/>
      <w:r w:rsidR="005606B1" w:rsidRPr="005606B1">
        <w:rPr>
          <w:rFonts w:ascii="Calibri" w:hAnsi="Calibri" w:cs="Calibri"/>
          <w:highlight w:val="yellow"/>
        </w:rPr>
        <w:t>Sx</w:t>
      </w:r>
      <w:proofErr w:type="spellEnd"/>
      <w:r w:rsidR="005606B1">
        <w:rPr>
          <w:rFonts w:ascii="Calibri" w:hAnsi="Calibri" w:cs="Calibri"/>
        </w:rPr>
        <w:t xml:space="preserve">, </w:t>
      </w:r>
      <w:r w:rsidR="00AB1479" w:rsidRPr="00AB1479">
        <w:rPr>
          <w:rFonts w:ascii="Calibri" w:hAnsi="Calibri" w:cs="Calibri"/>
        </w:rPr>
        <w:t>Nelson et al. 2006; Ewers 2006; Gong et al. 2013; Kuang et al. 2016; Fan &amp; Ding 2016; Bonilla-Bedoya et al. 2018)</w:t>
      </w:r>
      <w:r w:rsidR="00AB1479">
        <w:fldChar w:fldCharType="end"/>
      </w:r>
      <w:r w:rsidR="00AB1479">
        <w:t>.</w:t>
      </w:r>
      <w:r w:rsidR="000A159D">
        <w:t xml:space="preserve"> </w:t>
      </w:r>
      <w:r w:rsidR="001E5411">
        <w:t>Each predictor was hypothesised to be a driver of forest loss (</w:t>
      </w:r>
      <w:r w:rsidR="001E5411" w:rsidRPr="001E5411">
        <w:rPr>
          <w:highlight w:val="yellow"/>
        </w:rPr>
        <w:t xml:space="preserve">Table </w:t>
      </w:r>
      <w:proofErr w:type="spellStart"/>
      <w:r w:rsidR="001E5411" w:rsidRPr="001E5411">
        <w:rPr>
          <w:highlight w:val="yellow"/>
        </w:rPr>
        <w:t>Sx</w:t>
      </w:r>
      <w:proofErr w:type="spellEnd"/>
      <w:r w:rsidR="001E5411">
        <w:t xml:space="preserve">). </w:t>
      </w:r>
      <w:r w:rsidR="000A159D">
        <w:t xml:space="preserve">Human population density and total forest remaining were included as control variables, as both were </w:t>
      </w:r>
      <w:r w:rsidR="00F455F3">
        <w:t>expected to influence forest loss.</w:t>
      </w:r>
      <w:r w:rsidR="00AB1479">
        <w:t xml:space="preserve"> Both</w:t>
      </w:r>
      <w:r w:rsidR="0074709B">
        <w:t xml:space="preserve"> per capita</w:t>
      </w:r>
      <w:r w:rsidR="00AB1479">
        <w:t xml:space="preserve"> Gross Domestic Product (GDP) and amount of forest remaining were included to reflect the economic development path and the forest scarcity path respectively </w:t>
      </w:r>
      <w:r w:rsidR="00AB1479">
        <w:fldChar w:fldCharType="begin"/>
      </w:r>
      <w:r w:rsidR="00AB1479">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AB1479">
        <w:fldChar w:fldCharType="separate"/>
      </w:r>
      <w:r w:rsidR="00AB1479" w:rsidRPr="00AB1479">
        <w:rPr>
          <w:rFonts w:ascii="Calibri" w:hAnsi="Calibri" w:cs="Calibri"/>
        </w:rPr>
        <w:t xml:space="preserve">(Rudel et al. 2005; </w:t>
      </w:r>
      <w:proofErr w:type="spellStart"/>
      <w:r w:rsidR="00AB1479" w:rsidRPr="00AB1479">
        <w:rPr>
          <w:rFonts w:ascii="Calibri" w:hAnsi="Calibri" w:cs="Calibri"/>
        </w:rPr>
        <w:t>Lambin</w:t>
      </w:r>
      <w:proofErr w:type="spellEnd"/>
      <w:r w:rsidR="00AB1479" w:rsidRPr="00AB1479">
        <w:rPr>
          <w:rFonts w:ascii="Calibri" w:hAnsi="Calibri" w:cs="Calibri"/>
        </w:rPr>
        <w:t xml:space="preserve"> &amp; </w:t>
      </w:r>
      <w:proofErr w:type="spellStart"/>
      <w:r w:rsidR="00AB1479" w:rsidRPr="00AB1479">
        <w:rPr>
          <w:rFonts w:ascii="Calibri" w:hAnsi="Calibri" w:cs="Calibri"/>
        </w:rPr>
        <w:t>Meyfroidt</w:t>
      </w:r>
      <w:proofErr w:type="spellEnd"/>
      <w:r w:rsidR="00AB1479" w:rsidRPr="00AB1479">
        <w:rPr>
          <w:rFonts w:ascii="Calibri" w:hAnsi="Calibri" w:cs="Calibri"/>
        </w:rPr>
        <w:t xml:space="preserve"> 2010)</w:t>
      </w:r>
      <w:r w:rsidR="00AB1479">
        <w:fldChar w:fldCharType="end"/>
      </w:r>
      <w:r w:rsidR="00AB1479">
        <w:t>.</w:t>
      </w:r>
      <w:r w:rsidR="005606B1">
        <w:t xml:space="preserve"> After pre-analysis checks for errors and correlation, the resulting variable set contained</w:t>
      </w:r>
      <w:r w:rsidR="004F3F58">
        <w:t xml:space="preserve"> 20 variables (Table 1). </w:t>
      </w:r>
      <w:r w:rsidR="005606B1">
        <w:t xml:space="preserve"> </w:t>
      </w:r>
      <w:r w:rsidR="00AB1479">
        <w:t xml:space="preserve"> </w:t>
      </w:r>
      <w:r>
        <w:t xml:space="preserve"> </w:t>
      </w:r>
    </w:p>
    <w:p w14:paraId="168D1EB3" w14:textId="08FCA096" w:rsidR="00AB1479" w:rsidRDefault="00AB1479">
      <w:r>
        <w:t xml:space="preserve">Socioeconomic variables were </w:t>
      </w:r>
      <w:r w:rsidR="00CC449B">
        <w:t>selected to create 8 variable sets reflecting different aspects of socioeconomic status and development</w:t>
      </w:r>
      <w:r w:rsidR="002F0F52">
        <w:t>, each of which was hypothesised to be either a driver or predictor of forest cover</w:t>
      </w:r>
      <w:r w:rsidR="00CC449B">
        <w:t xml:space="preserve"> </w:t>
      </w:r>
      <w:r w:rsidR="00CC449B">
        <w:fldChar w:fldCharType="begin"/>
      </w:r>
      <w:r w:rsidR="00CC449B">
        <w:instrText xml:space="preserve"> ADDIN ZOTERO_ITEM CSL_CITATION {"citationID":"JoSCyoNc","properties":{"formattedCitation":"(Luck et al. 2009; Ty et al. 2012; Kristensen et al. 2016; Bonilla-Bedoya et al. 2018)","plainCitation":"(Luck et al. 2009; Ty et al. 2012; Kristensen et al. 2016; Bonilla-Bedoya et al. 2018)","noteIndex":0},"citationItems":[{"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CC449B">
        <w:fldChar w:fldCharType="separate"/>
      </w:r>
      <w:r w:rsidR="00CC449B" w:rsidRPr="000505EC">
        <w:rPr>
          <w:rFonts w:ascii="Calibri" w:hAnsi="Calibri" w:cs="Calibri"/>
        </w:rPr>
        <w:t>(</w:t>
      </w:r>
      <w:r w:rsidR="002F0F52" w:rsidRPr="002F0F52">
        <w:rPr>
          <w:rFonts w:ascii="Calibri" w:hAnsi="Calibri" w:cs="Calibri"/>
          <w:highlight w:val="yellow"/>
        </w:rPr>
        <w:t>Table Sx</w:t>
      </w:r>
      <w:r w:rsidR="002F0F52">
        <w:rPr>
          <w:rFonts w:ascii="Calibri" w:hAnsi="Calibri" w:cs="Calibri"/>
        </w:rPr>
        <w:t xml:space="preserve">, </w:t>
      </w:r>
      <w:r w:rsidR="00CC449B" w:rsidRPr="000505EC">
        <w:rPr>
          <w:rFonts w:ascii="Calibri" w:hAnsi="Calibri" w:cs="Calibri"/>
        </w:rPr>
        <w:t>Luck et al. 2009; Ty et al. 2012; Kristensen et al. 2016; Bonilla-Bedoya et al. 2018)</w:t>
      </w:r>
      <w:r w:rsidR="00CC449B">
        <w:fldChar w:fldCharType="end"/>
      </w:r>
      <w:r w:rsidR="00CC449B">
        <w:t>. The variable sets were population demographics (n=8), education (n=4), employment (n=5), economic security (n=2), access to services (n=4), social justice (n=2), migration (n=2), and control</w:t>
      </w:r>
      <w:r w:rsidR="00007B27">
        <w:t xml:space="preserve"> variables</w:t>
      </w:r>
      <w:r w:rsidR="00CC449B">
        <w:t xml:space="preserve"> (n=6). </w:t>
      </w:r>
      <w:r w:rsidR="0011722E">
        <w:t xml:space="preserve">Control variables were included to account for the effects of environmental and other human factors including economic land concessions </w:t>
      </w:r>
      <w:r w:rsidR="0011722E">
        <w:fldChar w:fldCharType="begin"/>
      </w:r>
      <w:r w:rsidR="0011722E">
        <w:instrText xml:space="preserve"> ADDIN ZOTERO_ITEM CSL_CITATION {"citationID":"YS0y28tC","properties":{"formattedCitation":"(Abdullah &amp; Nakagoshi 2007; Davis et al. 2015)","plainCitation":"(Abdullah &amp; Nakagoshi 2007; Davis et al. 2015)","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11722E">
        <w:fldChar w:fldCharType="separate"/>
      </w:r>
      <w:r w:rsidR="0011722E" w:rsidRPr="000505EC">
        <w:rPr>
          <w:rFonts w:ascii="Calibri" w:hAnsi="Calibri" w:cs="Calibri"/>
        </w:rPr>
        <w:t>(Abdullah &amp; Nakagoshi 2007; Davis et al. 2015)</w:t>
      </w:r>
      <w:r w:rsidR="0011722E">
        <w:fldChar w:fldCharType="end"/>
      </w:r>
      <w:r w:rsidR="0011722E">
        <w:t xml:space="preserve">, protected areas </w:t>
      </w:r>
      <w:r w:rsidR="0011722E">
        <w:fldChar w:fldCharType="begin"/>
      </w:r>
      <w:r w:rsidR="0011722E">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11722E">
        <w:fldChar w:fldCharType="separate"/>
      </w:r>
      <w:r w:rsidR="0011722E" w:rsidRPr="000505EC">
        <w:rPr>
          <w:rFonts w:ascii="Calibri" w:hAnsi="Calibri" w:cs="Calibri"/>
        </w:rPr>
        <w:t>(Bonilla-Bedoya et al. 2018)</w:t>
      </w:r>
      <w:r w:rsidR="0011722E">
        <w:fldChar w:fldCharType="end"/>
      </w:r>
      <w:r w:rsidR="0011722E">
        <w:t xml:space="preserve">, elevation </w:t>
      </w:r>
      <w:r w:rsidR="0011722E">
        <w:fldChar w:fldCharType="begin"/>
      </w:r>
      <w:r w:rsidR="0011722E">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and distance to human infrastructure </w:t>
      </w:r>
      <w:r w:rsidR="0011722E">
        <w:fldChar w:fldCharType="begin"/>
      </w:r>
      <w:r w:rsidR="00D667FE">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w:t>
      </w:r>
      <w:r w:rsidR="00BD1065">
        <w:t>A h</w:t>
      </w:r>
      <w:r w:rsidR="00007B27">
        <w:t>abitat</w:t>
      </w:r>
      <w:r w:rsidR="00BD1065">
        <w:t xml:space="preserve"> control variable</w:t>
      </w:r>
      <w:r w:rsidR="00007B27">
        <w:t xml:space="preserve"> was excluded because </w:t>
      </w:r>
      <w:r w:rsidR="00BD1065">
        <w:t xml:space="preserve">the response variable (forest cover) was extracted from a land cover layer and represented a specific type of habitat, resulting in non-independence between the response and habitat. </w:t>
      </w:r>
      <w:r w:rsidR="0011722E">
        <w:t xml:space="preserve"> </w:t>
      </w:r>
      <w:r w:rsidR="00CC449B">
        <w:t xml:space="preserve">  </w:t>
      </w:r>
    </w:p>
    <w:p w14:paraId="646FEAFB" w14:textId="19A8FC6D" w:rsidR="00176BB0" w:rsidRPr="00C76C14" w:rsidRDefault="00176BB0">
      <w:pPr>
        <w:rPr>
          <w:b/>
          <w:bCs/>
          <w:i/>
          <w:iCs/>
        </w:rPr>
      </w:pPr>
      <w:r w:rsidRPr="00C76C14">
        <w:rPr>
          <w:b/>
          <w:bCs/>
          <w:i/>
          <w:iCs/>
        </w:rPr>
        <w:t>Data</w:t>
      </w:r>
      <w:r w:rsidR="009B1A40" w:rsidRPr="00C76C14">
        <w:rPr>
          <w:b/>
          <w:bCs/>
          <w:i/>
          <w:iCs/>
        </w:rPr>
        <w:t xml:space="preserve"> sources</w:t>
      </w:r>
    </w:p>
    <w:p w14:paraId="114894D5" w14:textId="1CE9DF31" w:rsidR="00782ACF" w:rsidRDefault="006B50C9" w:rsidP="0016573F">
      <w:r>
        <w:t xml:space="preserve">National macroeconomic variables were acquired from publicly available sources (Table 1) for the period 1993 – 2015. </w:t>
      </w:r>
      <w:r w:rsidR="009B1A40">
        <w:t>Fine-scale s</w:t>
      </w:r>
      <w:r>
        <w:t>ocioeconomic variables were extracted from the Cambodian Commune Database</w:t>
      </w:r>
      <w:r w:rsidR="009B1A40">
        <w:t xml:space="preserve"> for the years 2007 – 2012 (Table 2)</w:t>
      </w:r>
      <w:r>
        <w:t xml:space="preserve"> which are available from Open Development Cambodia (</w:t>
      </w:r>
      <w:hyperlink r:id="rId5" w:history="1">
        <w:r w:rsidRPr="00EA23A6">
          <w:rPr>
            <w:rStyle w:val="Hyperlink"/>
          </w:rPr>
          <w:t>www.opendevelopmentcambodia.net</w:t>
        </w:r>
      </w:hyperlink>
      <w:r>
        <w:t xml:space="preserve">). </w:t>
      </w:r>
      <w:r w:rsidR="00AE151D">
        <w:t xml:space="preserve">Data on economic land concessions, protected areas, and elevation (digital elevation model), and shapefiles for the country, provinces, and </w:t>
      </w:r>
      <w:r w:rsidR="00AE151D">
        <w:lastRenderedPageBreak/>
        <w:t xml:space="preserve">communes were provided by the Wildlife Conservation Society. </w:t>
      </w:r>
      <w:r w:rsidR="009B1A40">
        <w:t>Forest cover layers were taken from the</w:t>
      </w:r>
      <w:r w:rsidR="00A54961">
        <w:t xml:space="preserve"> publicly available</w:t>
      </w:r>
      <w:r w:rsidR="009B1A40">
        <w:t xml:space="preserve"> European Space Agency Climate Change Initiative</w:t>
      </w:r>
      <w:r w:rsidR="00996724">
        <w:t xml:space="preserve"> (ESACCI)</w:t>
      </w:r>
      <w:r w:rsidR="009B1A40">
        <w:t xml:space="preserve"> satellite data for the years </w:t>
      </w:r>
      <w:r w:rsidR="004B385D">
        <w:t xml:space="preserve">1993 </w:t>
      </w:r>
      <w:r w:rsidR="005B02E3">
        <w:t>–</w:t>
      </w:r>
      <w:r w:rsidR="004B385D">
        <w:t xml:space="preserve"> 2015</w:t>
      </w:r>
      <w:r w:rsidR="00782ACF">
        <w:t>.</w:t>
      </w:r>
    </w:p>
    <w:p w14:paraId="67944720" w14:textId="77777777" w:rsidR="00782ACF" w:rsidRDefault="00782ACF" w:rsidP="0016573F">
      <w:pPr>
        <w:sectPr w:rsidR="00782ACF">
          <w:pgSz w:w="11906" w:h="16838"/>
          <w:pgMar w:top="1440" w:right="1440" w:bottom="1440" w:left="1440" w:header="708" w:footer="708" w:gutter="0"/>
          <w:cols w:space="708"/>
          <w:docGrid w:linePitch="360"/>
        </w:sectPr>
      </w:pPr>
    </w:p>
    <w:p w14:paraId="5324208F" w14:textId="2A362AF4" w:rsidR="00782ACF" w:rsidRDefault="00782ACF" w:rsidP="0016573F">
      <w:r>
        <w:lastRenderedPageBreak/>
        <w:t>Table 1</w:t>
      </w:r>
      <w:r w:rsidR="002970E4">
        <w:t xml:space="preserve">.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782ACF" w:rsidRPr="00782ACF" w14:paraId="5266355B" w14:textId="77777777" w:rsidTr="00C109A4">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0F40DDA5"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4683C241"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47C0241C"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3136209D"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048DE3BB"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Details</w:t>
            </w:r>
          </w:p>
        </w:tc>
      </w:tr>
      <w:tr w:rsidR="00782ACF" w:rsidRPr="00782ACF" w14:paraId="4D0C7C90" w14:textId="77777777" w:rsidTr="00C109A4">
        <w:trPr>
          <w:trHeight w:val="288"/>
        </w:trPr>
        <w:tc>
          <w:tcPr>
            <w:tcW w:w="3440" w:type="dxa"/>
            <w:tcBorders>
              <w:top w:val="single" w:sz="12" w:space="0" w:color="auto"/>
              <w:left w:val="nil"/>
              <w:bottom w:val="nil"/>
              <w:right w:val="nil"/>
            </w:tcBorders>
            <w:shd w:val="clear" w:color="auto" w:fill="auto"/>
            <w:noWrap/>
            <w:hideMark/>
          </w:tcPr>
          <w:p w14:paraId="3619B548"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Economy</w:t>
            </w:r>
          </w:p>
        </w:tc>
        <w:tc>
          <w:tcPr>
            <w:tcW w:w="1400" w:type="dxa"/>
            <w:tcBorders>
              <w:top w:val="single" w:sz="12" w:space="0" w:color="auto"/>
              <w:left w:val="nil"/>
              <w:bottom w:val="nil"/>
              <w:right w:val="nil"/>
            </w:tcBorders>
            <w:shd w:val="clear" w:color="auto" w:fill="auto"/>
            <w:noWrap/>
            <w:hideMark/>
          </w:tcPr>
          <w:p w14:paraId="134C611A"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12" w:space="0" w:color="auto"/>
              <w:left w:val="nil"/>
              <w:bottom w:val="nil"/>
              <w:right w:val="nil"/>
            </w:tcBorders>
            <w:shd w:val="clear" w:color="auto" w:fill="auto"/>
            <w:noWrap/>
            <w:hideMark/>
          </w:tcPr>
          <w:p w14:paraId="7435E308"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12" w:space="0" w:color="auto"/>
              <w:left w:val="nil"/>
              <w:bottom w:val="nil"/>
              <w:right w:val="nil"/>
            </w:tcBorders>
            <w:shd w:val="clear" w:color="auto" w:fill="auto"/>
            <w:noWrap/>
            <w:hideMark/>
          </w:tcPr>
          <w:p w14:paraId="525399C6"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12" w:space="0" w:color="auto"/>
              <w:left w:val="nil"/>
              <w:bottom w:val="nil"/>
              <w:right w:val="nil"/>
            </w:tcBorders>
            <w:shd w:val="clear" w:color="auto" w:fill="auto"/>
            <w:noWrap/>
            <w:hideMark/>
          </w:tcPr>
          <w:p w14:paraId="6C3F221C"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6678FD6F" w14:textId="77777777" w:rsidTr="00C109A4">
        <w:trPr>
          <w:trHeight w:val="288"/>
        </w:trPr>
        <w:tc>
          <w:tcPr>
            <w:tcW w:w="3440" w:type="dxa"/>
            <w:tcBorders>
              <w:top w:val="nil"/>
              <w:left w:val="nil"/>
              <w:bottom w:val="nil"/>
              <w:right w:val="nil"/>
            </w:tcBorders>
            <w:shd w:val="clear" w:color="auto" w:fill="auto"/>
            <w:noWrap/>
            <w:hideMark/>
          </w:tcPr>
          <w:p w14:paraId="73138BD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GDP per capita </w:t>
            </w:r>
          </w:p>
        </w:tc>
        <w:tc>
          <w:tcPr>
            <w:tcW w:w="1400" w:type="dxa"/>
            <w:tcBorders>
              <w:top w:val="nil"/>
              <w:left w:val="nil"/>
              <w:bottom w:val="nil"/>
              <w:right w:val="nil"/>
            </w:tcBorders>
            <w:shd w:val="clear" w:color="auto" w:fill="auto"/>
            <w:noWrap/>
            <w:hideMark/>
          </w:tcPr>
          <w:p w14:paraId="4FE85D5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Billions USD</w:t>
            </w:r>
          </w:p>
        </w:tc>
        <w:tc>
          <w:tcPr>
            <w:tcW w:w="1196" w:type="dxa"/>
            <w:tcBorders>
              <w:top w:val="nil"/>
              <w:left w:val="nil"/>
              <w:bottom w:val="nil"/>
              <w:right w:val="nil"/>
            </w:tcBorders>
            <w:shd w:val="clear" w:color="auto" w:fill="auto"/>
            <w:noWrap/>
            <w:hideMark/>
          </w:tcPr>
          <w:p w14:paraId="2050DED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5981C5F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noWrap/>
            <w:hideMark/>
          </w:tcPr>
          <w:p w14:paraId="6294186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Constant 2010 rates</w:t>
            </w:r>
          </w:p>
        </w:tc>
      </w:tr>
      <w:tr w:rsidR="005606B1" w:rsidRPr="00782ACF" w14:paraId="2CE2625C" w14:textId="77777777" w:rsidTr="00C109A4">
        <w:trPr>
          <w:trHeight w:val="288"/>
        </w:trPr>
        <w:tc>
          <w:tcPr>
            <w:tcW w:w="3440" w:type="dxa"/>
            <w:tcBorders>
              <w:top w:val="nil"/>
              <w:left w:val="nil"/>
              <w:bottom w:val="nil"/>
              <w:right w:val="nil"/>
            </w:tcBorders>
            <w:shd w:val="clear" w:color="auto" w:fill="auto"/>
            <w:noWrap/>
          </w:tcPr>
          <w:p w14:paraId="1067FAD9" w14:textId="46D59F72"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GDP growth</w:t>
            </w:r>
          </w:p>
        </w:tc>
        <w:tc>
          <w:tcPr>
            <w:tcW w:w="1400" w:type="dxa"/>
            <w:tcBorders>
              <w:top w:val="nil"/>
              <w:left w:val="nil"/>
              <w:bottom w:val="nil"/>
              <w:right w:val="nil"/>
            </w:tcBorders>
            <w:shd w:val="clear" w:color="auto" w:fill="auto"/>
            <w:noWrap/>
          </w:tcPr>
          <w:p w14:paraId="000F1A7F" w14:textId="0C52ADC3"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96" w:type="dxa"/>
            <w:tcBorders>
              <w:top w:val="nil"/>
              <w:left w:val="nil"/>
              <w:bottom w:val="nil"/>
              <w:right w:val="nil"/>
            </w:tcBorders>
            <w:shd w:val="clear" w:color="auto" w:fill="auto"/>
            <w:noWrap/>
          </w:tcPr>
          <w:p w14:paraId="5E782E6F" w14:textId="07513E22"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tcPr>
          <w:p w14:paraId="439A5049" w14:textId="48191BCF"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noWrap/>
          </w:tcPr>
          <w:p w14:paraId="1206E095" w14:textId="03D1F079" w:rsidR="005606B1" w:rsidRPr="00782ACF" w:rsidRDefault="005606B1" w:rsidP="00C109A4">
            <w:pPr>
              <w:spacing w:after="0" w:line="240" w:lineRule="auto"/>
              <w:rPr>
                <w:rFonts w:ascii="Calibri" w:eastAsia="Times New Roman" w:hAnsi="Calibri" w:cs="Calibri"/>
                <w:color w:val="000000"/>
                <w:sz w:val="20"/>
                <w:szCs w:val="20"/>
                <w:lang w:eastAsia="en-GB"/>
              </w:rPr>
            </w:pPr>
            <w:r w:rsidRPr="005606B1">
              <w:rPr>
                <w:rFonts w:ascii="Calibri" w:eastAsia="Times New Roman" w:hAnsi="Calibri" w:cs="Calibri"/>
                <w:color w:val="000000"/>
                <w:sz w:val="20"/>
                <w:szCs w:val="20"/>
                <w:lang w:eastAsia="en-GB"/>
              </w:rPr>
              <w:t>Annual percentage growth rate of GDP at market prices based on constant local currency</w:t>
            </w:r>
          </w:p>
        </w:tc>
      </w:tr>
      <w:tr w:rsidR="00782ACF" w:rsidRPr="00782ACF" w14:paraId="38D17FD0" w14:textId="77777777" w:rsidTr="00C109A4">
        <w:trPr>
          <w:trHeight w:val="288"/>
        </w:trPr>
        <w:tc>
          <w:tcPr>
            <w:tcW w:w="3440" w:type="dxa"/>
            <w:tcBorders>
              <w:top w:val="nil"/>
              <w:left w:val="nil"/>
              <w:bottom w:val="nil"/>
              <w:right w:val="nil"/>
            </w:tcBorders>
            <w:shd w:val="clear" w:color="auto" w:fill="auto"/>
            <w:noWrap/>
            <w:hideMark/>
          </w:tcPr>
          <w:p w14:paraId="4A9F793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oreign Direct Investment</w:t>
            </w:r>
          </w:p>
        </w:tc>
        <w:tc>
          <w:tcPr>
            <w:tcW w:w="1400" w:type="dxa"/>
            <w:tcBorders>
              <w:top w:val="nil"/>
              <w:left w:val="nil"/>
              <w:bottom w:val="nil"/>
              <w:right w:val="nil"/>
            </w:tcBorders>
            <w:shd w:val="clear" w:color="auto" w:fill="auto"/>
            <w:noWrap/>
            <w:hideMark/>
          </w:tcPr>
          <w:p w14:paraId="62FB2B4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58B7D78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1FD4FBC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NCTAD</w:t>
            </w:r>
          </w:p>
        </w:tc>
        <w:tc>
          <w:tcPr>
            <w:tcW w:w="6323" w:type="dxa"/>
            <w:tcBorders>
              <w:top w:val="nil"/>
              <w:left w:val="nil"/>
              <w:bottom w:val="nil"/>
              <w:right w:val="nil"/>
            </w:tcBorders>
            <w:shd w:val="clear" w:color="auto" w:fill="auto"/>
            <w:noWrap/>
            <w:hideMark/>
          </w:tcPr>
          <w:p w14:paraId="48CB42E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ward and outward flows and stock</w:t>
            </w:r>
          </w:p>
        </w:tc>
      </w:tr>
      <w:tr w:rsidR="00782ACF" w:rsidRPr="00782ACF" w14:paraId="71DC1172" w14:textId="77777777" w:rsidTr="00C109A4">
        <w:trPr>
          <w:trHeight w:val="288"/>
        </w:trPr>
        <w:tc>
          <w:tcPr>
            <w:tcW w:w="3440" w:type="dxa"/>
            <w:tcBorders>
              <w:top w:val="nil"/>
              <w:left w:val="nil"/>
              <w:bottom w:val="nil"/>
              <w:right w:val="nil"/>
            </w:tcBorders>
            <w:shd w:val="clear" w:color="auto" w:fill="auto"/>
            <w:noWrap/>
            <w:hideMark/>
          </w:tcPr>
          <w:p w14:paraId="582132BE" w14:textId="0C8859BB"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Agricultural sector </w:t>
            </w:r>
            <w:r w:rsidR="00C11693">
              <w:rPr>
                <w:rFonts w:ascii="Calibri" w:eastAsia="Times New Roman" w:hAnsi="Calibri" w:cs="Calibri"/>
                <w:color w:val="000000"/>
                <w:sz w:val="20"/>
                <w:szCs w:val="20"/>
                <w:lang w:eastAsia="en-GB"/>
              </w:rPr>
              <w:t>proportion</w:t>
            </w:r>
            <w:r w:rsidRPr="00782ACF">
              <w:rPr>
                <w:rFonts w:ascii="Calibri" w:eastAsia="Times New Roman" w:hAnsi="Calibri" w:cs="Calibri"/>
                <w:color w:val="000000"/>
                <w:sz w:val="20"/>
                <w:szCs w:val="20"/>
                <w:lang w:eastAsia="en-GB"/>
              </w:rPr>
              <w:t xml:space="preserve"> of GDP</w:t>
            </w:r>
          </w:p>
        </w:tc>
        <w:tc>
          <w:tcPr>
            <w:tcW w:w="1400" w:type="dxa"/>
            <w:tcBorders>
              <w:top w:val="nil"/>
              <w:left w:val="nil"/>
              <w:bottom w:val="nil"/>
              <w:right w:val="nil"/>
            </w:tcBorders>
            <w:shd w:val="clear" w:color="auto" w:fill="auto"/>
            <w:noWrap/>
            <w:hideMark/>
          </w:tcPr>
          <w:p w14:paraId="0CA4773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t>
            </w:r>
          </w:p>
        </w:tc>
        <w:tc>
          <w:tcPr>
            <w:tcW w:w="1196" w:type="dxa"/>
            <w:tcBorders>
              <w:top w:val="nil"/>
              <w:left w:val="nil"/>
              <w:bottom w:val="nil"/>
              <w:right w:val="nil"/>
            </w:tcBorders>
            <w:shd w:val="clear" w:color="auto" w:fill="auto"/>
            <w:noWrap/>
            <w:hideMark/>
          </w:tcPr>
          <w:p w14:paraId="1C7F65A9"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5E6BB99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CNIS</w:t>
            </w:r>
          </w:p>
        </w:tc>
        <w:tc>
          <w:tcPr>
            <w:tcW w:w="6323" w:type="dxa"/>
            <w:tcBorders>
              <w:top w:val="nil"/>
              <w:left w:val="nil"/>
              <w:bottom w:val="nil"/>
              <w:right w:val="nil"/>
            </w:tcBorders>
            <w:shd w:val="clear" w:color="auto" w:fill="auto"/>
            <w:noWrap/>
            <w:hideMark/>
          </w:tcPr>
          <w:p w14:paraId="65BBD4B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portion of national GDP</w:t>
            </w:r>
          </w:p>
        </w:tc>
      </w:tr>
      <w:tr w:rsidR="00782ACF" w:rsidRPr="00782ACF" w14:paraId="33FDC00B" w14:textId="77777777" w:rsidTr="00C109A4">
        <w:trPr>
          <w:trHeight w:val="864"/>
        </w:trPr>
        <w:tc>
          <w:tcPr>
            <w:tcW w:w="3440" w:type="dxa"/>
            <w:tcBorders>
              <w:top w:val="nil"/>
              <w:left w:val="nil"/>
              <w:bottom w:val="nil"/>
              <w:right w:val="nil"/>
            </w:tcBorders>
            <w:shd w:val="clear" w:color="auto" w:fill="auto"/>
            <w:noWrap/>
            <w:hideMark/>
          </w:tcPr>
          <w:p w14:paraId="22963F9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evelopment flows to agriculture</w:t>
            </w:r>
          </w:p>
        </w:tc>
        <w:tc>
          <w:tcPr>
            <w:tcW w:w="1400" w:type="dxa"/>
            <w:tcBorders>
              <w:top w:val="nil"/>
              <w:left w:val="nil"/>
              <w:bottom w:val="nil"/>
              <w:right w:val="nil"/>
            </w:tcBorders>
            <w:shd w:val="clear" w:color="auto" w:fill="auto"/>
            <w:noWrap/>
            <w:hideMark/>
          </w:tcPr>
          <w:p w14:paraId="79137E5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7BE1D52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21BBDA9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3EBEACF3"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onor development investment flows, other official flows, and private donor flows at constant 2016 prices to all agriculture and forestry sub-sectors</w:t>
            </w:r>
          </w:p>
        </w:tc>
      </w:tr>
      <w:tr w:rsidR="00782ACF" w:rsidRPr="00782ACF" w14:paraId="167AD4EA" w14:textId="77777777" w:rsidTr="00BA676B">
        <w:trPr>
          <w:trHeight w:val="670"/>
        </w:trPr>
        <w:tc>
          <w:tcPr>
            <w:tcW w:w="3440" w:type="dxa"/>
            <w:tcBorders>
              <w:top w:val="nil"/>
              <w:left w:val="nil"/>
              <w:bottom w:val="nil"/>
              <w:right w:val="nil"/>
            </w:tcBorders>
            <w:shd w:val="clear" w:color="auto" w:fill="auto"/>
            <w:noWrap/>
            <w:hideMark/>
          </w:tcPr>
          <w:p w14:paraId="28BD30B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evelopment flows to environment</w:t>
            </w:r>
          </w:p>
        </w:tc>
        <w:tc>
          <w:tcPr>
            <w:tcW w:w="1400" w:type="dxa"/>
            <w:tcBorders>
              <w:top w:val="nil"/>
              <w:left w:val="nil"/>
              <w:bottom w:val="nil"/>
              <w:right w:val="nil"/>
            </w:tcBorders>
            <w:shd w:val="clear" w:color="auto" w:fill="auto"/>
            <w:noWrap/>
            <w:hideMark/>
          </w:tcPr>
          <w:p w14:paraId="7D022089"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55A71BF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06E961E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425D75B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onor development investment flows, other official flows, and private donor flows at constant 2016 prices to general environment protection</w:t>
            </w:r>
          </w:p>
        </w:tc>
      </w:tr>
      <w:tr w:rsidR="00782ACF" w:rsidRPr="00782ACF" w14:paraId="6FC6B3A1" w14:textId="77777777" w:rsidTr="00C109A4">
        <w:trPr>
          <w:trHeight w:val="288"/>
        </w:trPr>
        <w:tc>
          <w:tcPr>
            <w:tcW w:w="3440" w:type="dxa"/>
            <w:tcBorders>
              <w:top w:val="single" w:sz="8" w:space="0" w:color="auto"/>
              <w:left w:val="nil"/>
              <w:bottom w:val="nil"/>
              <w:right w:val="nil"/>
            </w:tcBorders>
            <w:shd w:val="clear" w:color="auto" w:fill="auto"/>
            <w:noWrap/>
            <w:hideMark/>
          </w:tcPr>
          <w:p w14:paraId="7925829A"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Commodity prices</w:t>
            </w:r>
          </w:p>
        </w:tc>
        <w:tc>
          <w:tcPr>
            <w:tcW w:w="1400" w:type="dxa"/>
            <w:tcBorders>
              <w:top w:val="single" w:sz="8" w:space="0" w:color="auto"/>
              <w:left w:val="nil"/>
              <w:bottom w:val="nil"/>
              <w:right w:val="nil"/>
            </w:tcBorders>
            <w:shd w:val="clear" w:color="auto" w:fill="auto"/>
            <w:noWrap/>
            <w:hideMark/>
          </w:tcPr>
          <w:p w14:paraId="2F1036B2"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8" w:space="0" w:color="auto"/>
              <w:left w:val="nil"/>
              <w:bottom w:val="nil"/>
              <w:right w:val="nil"/>
            </w:tcBorders>
            <w:shd w:val="clear" w:color="auto" w:fill="auto"/>
            <w:noWrap/>
            <w:hideMark/>
          </w:tcPr>
          <w:p w14:paraId="1C0F221C"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8" w:space="0" w:color="auto"/>
              <w:left w:val="nil"/>
              <w:bottom w:val="nil"/>
              <w:right w:val="nil"/>
            </w:tcBorders>
            <w:shd w:val="clear" w:color="auto" w:fill="auto"/>
            <w:noWrap/>
            <w:hideMark/>
          </w:tcPr>
          <w:p w14:paraId="0B9C3EA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8" w:space="0" w:color="auto"/>
              <w:left w:val="nil"/>
              <w:bottom w:val="nil"/>
              <w:right w:val="nil"/>
            </w:tcBorders>
            <w:shd w:val="clear" w:color="auto" w:fill="auto"/>
            <w:noWrap/>
            <w:hideMark/>
          </w:tcPr>
          <w:p w14:paraId="041D36A9"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722EDB99" w14:textId="77777777" w:rsidTr="00C109A4">
        <w:trPr>
          <w:trHeight w:val="576"/>
        </w:trPr>
        <w:tc>
          <w:tcPr>
            <w:tcW w:w="3440" w:type="dxa"/>
            <w:tcBorders>
              <w:top w:val="nil"/>
              <w:left w:val="nil"/>
              <w:bottom w:val="nil"/>
              <w:right w:val="nil"/>
            </w:tcBorders>
            <w:shd w:val="clear" w:color="auto" w:fill="auto"/>
            <w:noWrap/>
            <w:hideMark/>
          </w:tcPr>
          <w:p w14:paraId="34E6173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Crop Production </w:t>
            </w:r>
          </w:p>
        </w:tc>
        <w:tc>
          <w:tcPr>
            <w:tcW w:w="1400" w:type="dxa"/>
            <w:tcBorders>
              <w:top w:val="nil"/>
              <w:left w:val="nil"/>
              <w:bottom w:val="nil"/>
              <w:right w:val="nil"/>
            </w:tcBorders>
            <w:shd w:val="clear" w:color="auto" w:fill="auto"/>
            <w:noWrap/>
            <w:hideMark/>
          </w:tcPr>
          <w:p w14:paraId="7A151F7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dex</w:t>
            </w:r>
          </w:p>
        </w:tc>
        <w:tc>
          <w:tcPr>
            <w:tcW w:w="1196" w:type="dxa"/>
            <w:tcBorders>
              <w:top w:val="nil"/>
              <w:left w:val="nil"/>
              <w:bottom w:val="nil"/>
              <w:right w:val="nil"/>
            </w:tcBorders>
            <w:shd w:val="clear" w:color="auto" w:fill="auto"/>
            <w:noWrap/>
            <w:hideMark/>
          </w:tcPr>
          <w:p w14:paraId="176643C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4942C77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21EBE7F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lative level of the aggregate volume of agricultural production for each year in comparison with the base period 2004-2006</w:t>
            </w:r>
          </w:p>
        </w:tc>
      </w:tr>
      <w:tr w:rsidR="00782ACF" w:rsidRPr="00782ACF" w14:paraId="5C58B984" w14:textId="77777777" w:rsidTr="00C109A4">
        <w:trPr>
          <w:trHeight w:val="576"/>
        </w:trPr>
        <w:tc>
          <w:tcPr>
            <w:tcW w:w="3440" w:type="dxa"/>
            <w:tcBorders>
              <w:top w:val="nil"/>
              <w:left w:val="nil"/>
              <w:bottom w:val="nil"/>
              <w:right w:val="nil"/>
            </w:tcBorders>
            <w:shd w:val="clear" w:color="auto" w:fill="auto"/>
            <w:noWrap/>
            <w:hideMark/>
          </w:tcPr>
          <w:p w14:paraId="0AAB79D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Non-food agricultural production </w:t>
            </w:r>
          </w:p>
        </w:tc>
        <w:tc>
          <w:tcPr>
            <w:tcW w:w="1400" w:type="dxa"/>
            <w:tcBorders>
              <w:top w:val="nil"/>
              <w:left w:val="nil"/>
              <w:bottom w:val="nil"/>
              <w:right w:val="nil"/>
            </w:tcBorders>
            <w:shd w:val="clear" w:color="auto" w:fill="auto"/>
            <w:noWrap/>
            <w:hideMark/>
          </w:tcPr>
          <w:p w14:paraId="6F6EE1B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dex</w:t>
            </w:r>
          </w:p>
        </w:tc>
        <w:tc>
          <w:tcPr>
            <w:tcW w:w="1196" w:type="dxa"/>
            <w:tcBorders>
              <w:top w:val="nil"/>
              <w:left w:val="nil"/>
              <w:bottom w:val="nil"/>
              <w:right w:val="nil"/>
            </w:tcBorders>
            <w:shd w:val="clear" w:color="auto" w:fill="auto"/>
            <w:noWrap/>
            <w:hideMark/>
          </w:tcPr>
          <w:p w14:paraId="0BD6C9F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4A0E7BC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28AEFE2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lative level of the aggregate volume of non-food agricultural production for each year in comparison with the base period 2004-2006</w:t>
            </w:r>
          </w:p>
        </w:tc>
      </w:tr>
      <w:tr w:rsidR="00782ACF" w:rsidRPr="00782ACF" w14:paraId="7174DF9F" w14:textId="77777777" w:rsidTr="00BA676B">
        <w:trPr>
          <w:trHeight w:val="942"/>
        </w:trPr>
        <w:tc>
          <w:tcPr>
            <w:tcW w:w="3440" w:type="dxa"/>
            <w:tcBorders>
              <w:top w:val="nil"/>
              <w:left w:val="nil"/>
              <w:bottom w:val="nil"/>
              <w:right w:val="nil"/>
            </w:tcBorders>
            <w:shd w:val="clear" w:color="auto" w:fill="auto"/>
            <w:noWrap/>
            <w:hideMark/>
          </w:tcPr>
          <w:p w14:paraId="52D1E24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orestry production</w:t>
            </w:r>
          </w:p>
        </w:tc>
        <w:tc>
          <w:tcPr>
            <w:tcW w:w="1400" w:type="dxa"/>
            <w:tcBorders>
              <w:top w:val="nil"/>
              <w:left w:val="nil"/>
              <w:bottom w:val="nil"/>
              <w:right w:val="nil"/>
            </w:tcBorders>
            <w:shd w:val="clear" w:color="auto" w:fill="auto"/>
            <w:noWrap/>
            <w:hideMark/>
          </w:tcPr>
          <w:p w14:paraId="58E1C7A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3</w:t>
            </w:r>
          </w:p>
        </w:tc>
        <w:tc>
          <w:tcPr>
            <w:tcW w:w="1196" w:type="dxa"/>
            <w:tcBorders>
              <w:top w:val="nil"/>
              <w:left w:val="nil"/>
              <w:bottom w:val="nil"/>
              <w:right w:val="nil"/>
            </w:tcBorders>
            <w:shd w:val="clear" w:color="auto" w:fill="auto"/>
            <w:noWrap/>
            <w:hideMark/>
          </w:tcPr>
          <w:p w14:paraId="68B45A8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6A01F49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68110EE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Total production values for industrial roundwood, non-coniferous tropical wood, other industrial roundwood, sawlogs and veneer logs (coniferous and non-coniferous), and </w:t>
            </w:r>
            <w:proofErr w:type="spellStart"/>
            <w:r w:rsidRPr="00782ACF">
              <w:rPr>
                <w:rFonts w:ascii="Calibri" w:eastAsia="Times New Roman" w:hAnsi="Calibri" w:cs="Calibri"/>
                <w:color w:val="000000"/>
                <w:sz w:val="20"/>
                <w:szCs w:val="20"/>
                <w:lang w:eastAsia="en-GB"/>
              </w:rPr>
              <w:t>sawnwood</w:t>
            </w:r>
            <w:proofErr w:type="spellEnd"/>
            <w:r w:rsidRPr="00782ACF">
              <w:rPr>
                <w:rFonts w:ascii="Calibri" w:eastAsia="Times New Roman" w:hAnsi="Calibri" w:cs="Calibri"/>
                <w:color w:val="000000"/>
                <w:sz w:val="20"/>
                <w:szCs w:val="20"/>
                <w:lang w:eastAsia="en-GB"/>
              </w:rPr>
              <w:t xml:space="preserve"> (coniferous and non-coniferous</w:t>
            </w:r>
          </w:p>
        </w:tc>
      </w:tr>
      <w:tr w:rsidR="00782ACF" w:rsidRPr="00782ACF" w14:paraId="3626C7F9" w14:textId="77777777" w:rsidTr="00C109A4">
        <w:trPr>
          <w:trHeight w:val="288"/>
        </w:trPr>
        <w:tc>
          <w:tcPr>
            <w:tcW w:w="3440" w:type="dxa"/>
            <w:tcBorders>
              <w:top w:val="nil"/>
              <w:left w:val="nil"/>
              <w:bottom w:val="nil"/>
              <w:right w:val="nil"/>
            </w:tcBorders>
            <w:shd w:val="clear" w:color="auto" w:fill="auto"/>
            <w:noWrap/>
            <w:hideMark/>
          </w:tcPr>
          <w:p w14:paraId="2BB3C9B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rice</w:t>
            </w:r>
          </w:p>
        </w:tc>
        <w:tc>
          <w:tcPr>
            <w:tcW w:w="1400" w:type="dxa"/>
            <w:tcBorders>
              <w:top w:val="nil"/>
              <w:left w:val="nil"/>
              <w:bottom w:val="nil"/>
              <w:right w:val="nil"/>
            </w:tcBorders>
            <w:shd w:val="clear" w:color="auto" w:fill="auto"/>
            <w:noWrap/>
            <w:hideMark/>
          </w:tcPr>
          <w:p w14:paraId="2B4DCA7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625C38E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nil"/>
              <w:right w:val="nil"/>
            </w:tcBorders>
            <w:shd w:val="clear" w:color="auto" w:fill="auto"/>
            <w:noWrap/>
            <w:hideMark/>
          </w:tcPr>
          <w:p w14:paraId="06FFC65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hideMark/>
          </w:tcPr>
          <w:p w14:paraId="1D67E77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edian annual global market price of rice</w:t>
            </w:r>
          </w:p>
        </w:tc>
      </w:tr>
      <w:tr w:rsidR="00782ACF" w:rsidRPr="00782ACF" w14:paraId="66F102E7" w14:textId="77777777" w:rsidTr="00C109A4">
        <w:trPr>
          <w:trHeight w:val="288"/>
        </w:trPr>
        <w:tc>
          <w:tcPr>
            <w:tcW w:w="3440" w:type="dxa"/>
            <w:tcBorders>
              <w:top w:val="nil"/>
              <w:left w:val="nil"/>
              <w:bottom w:val="nil"/>
              <w:right w:val="nil"/>
            </w:tcBorders>
            <w:shd w:val="clear" w:color="auto" w:fill="auto"/>
            <w:noWrap/>
            <w:hideMark/>
          </w:tcPr>
          <w:p w14:paraId="08D260D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corn</w:t>
            </w:r>
          </w:p>
        </w:tc>
        <w:tc>
          <w:tcPr>
            <w:tcW w:w="1400" w:type="dxa"/>
            <w:tcBorders>
              <w:top w:val="nil"/>
              <w:left w:val="nil"/>
              <w:bottom w:val="nil"/>
              <w:right w:val="nil"/>
            </w:tcBorders>
            <w:shd w:val="clear" w:color="auto" w:fill="auto"/>
            <w:noWrap/>
            <w:hideMark/>
          </w:tcPr>
          <w:p w14:paraId="09D9F99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0A48D56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nil"/>
              <w:right w:val="nil"/>
            </w:tcBorders>
            <w:shd w:val="clear" w:color="auto" w:fill="auto"/>
            <w:noWrap/>
            <w:hideMark/>
          </w:tcPr>
          <w:p w14:paraId="272F5EB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hideMark/>
          </w:tcPr>
          <w:p w14:paraId="5F51FA0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Annual global market price of corn</w:t>
            </w:r>
          </w:p>
        </w:tc>
      </w:tr>
      <w:tr w:rsidR="00782ACF" w:rsidRPr="00782ACF" w14:paraId="0BD5B3B9" w14:textId="77777777" w:rsidTr="00C109A4">
        <w:trPr>
          <w:trHeight w:val="288"/>
        </w:trPr>
        <w:tc>
          <w:tcPr>
            <w:tcW w:w="3440" w:type="dxa"/>
            <w:tcBorders>
              <w:top w:val="nil"/>
              <w:left w:val="nil"/>
              <w:bottom w:val="nil"/>
              <w:right w:val="nil"/>
            </w:tcBorders>
            <w:shd w:val="clear" w:color="auto" w:fill="auto"/>
            <w:noWrap/>
            <w:hideMark/>
          </w:tcPr>
          <w:p w14:paraId="47095280"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rubber</w:t>
            </w:r>
          </w:p>
        </w:tc>
        <w:tc>
          <w:tcPr>
            <w:tcW w:w="1400" w:type="dxa"/>
            <w:tcBorders>
              <w:top w:val="nil"/>
              <w:left w:val="nil"/>
              <w:bottom w:val="nil"/>
              <w:right w:val="nil"/>
            </w:tcBorders>
            <w:shd w:val="clear" w:color="auto" w:fill="auto"/>
            <w:noWrap/>
            <w:hideMark/>
          </w:tcPr>
          <w:p w14:paraId="4BAED8A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0DB99A6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gional</w:t>
            </w:r>
          </w:p>
        </w:tc>
        <w:tc>
          <w:tcPr>
            <w:tcW w:w="1477" w:type="dxa"/>
            <w:tcBorders>
              <w:top w:val="nil"/>
              <w:left w:val="nil"/>
              <w:bottom w:val="nil"/>
              <w:right w:val="nil"/>
            </w:tcBorders>
            <w:shd w:val="clear" w:color="auto" w:fill="auto"/>
            <w:noWrap/>
            <w:hideMark/>
          </w:tcPr>
          <w:p w14:paraId="2465AD00"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ASCE</w:t>
            </w:r>
          </w:p>
        </w:tc>
        <w:tc>
          <w:tcPr>
            <w:tcW w:w="6323" w:type="dxa"/>
            <w:tcBorders>
              <w:top w:val="nil"/>
              <w:left w:val="nil"/>
              <w:bottom w:val="nil"/>
              <w:right w:val="nil"/>
            </w:tcBorders>
            <w:shd w:val="clear" w:color="auto" w:fill="auto"/>
            <w:hideMark/>
          </w:tcPr>
          <w:p w14:paraId="6BAAA05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onthly regional market value of rubber on the Singapore Exchange</w:t>
            </w:r>
          </w:p>
        </w:tc>
      </w:tr>
      <w:tr w:rsidR="00782ACF" w:rsidRPr="00782ACF" w14:paraId="12E79CF2" w14:textId="77777777" w:rsidTr="00C109A4">
        <w:trPr>
          <w:trHeight w:val="288"/>
        </w:trPr>
        <w:tc>
          <w:tcPr>
            <w:tcW w:w="3440" w:type="dxa"/>
            <w:tcBorders>
              <w:top w:val="nil"/>
              <w:left w:val="nil"/>
              <w:bottom w:val="single" w:sz="8" w:space="0" w:color="auto"/>
              <w:right w:val="nil"/>
            </w:tcBorders>
            <w:shd w:val="clear" w:color="auto" w:fill="auto"/>
            <w:noWrap/>
            <w:hideMark/>
          </w:tcPr>
          <w:p w14:paraId="205C87C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sugar</w:t>
            </w:r>
          </w:p>
        </w:tc>
        <w:tc>
          <w:tcPr>
            <w:tcW w:w="1400" w:type="dxa"/>
            <w:tcBorders>
              <w:top w:val="nil"/>
              <w:left w:val="nil"/>
              <w:bottom w:val="single" w:sz="8" w:space="0" w:color="auto"/>
              <w:right w:val="nil"/>
            </w:tcBorders>
            <w:shd w:val="clear" w:color="auto" w:fill="auto"/>
            <w:noWrap/>
            <w:hideMark/>
          </w:tcPr>
          <w:p w14:paraId="18D12F9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single" w:sz="8" w:space="0" w:color="auto"/>
              <w:right w:val="nil"/>
            </w:tcBorders>
            <w:shd w:val="clear" w:color="auto" w:fill="auto"/>
            <w:noWrap/>
            <w:hideMark/>
          </w:tcPr>
          <w:p w14:paraId="2C1B6EFA"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single" w:sz="8" w:space="0" w:color="auto"/>
              <w:right w:val="nil"/>
            </w:tcBorders>
            <w:shd w:val="clear" w:color="auto" w:fill="auto"/>
            <w:noWrap/>
            <w:hideMark/>
          </w:tcPr>
          <w:p w14:paraId="337D2C5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single" w:sz="8" w:space="0" w:color="auto"/>
              <w:right w:val="nil"/>
            </w:tcBorders>
            <w:shd w:val="clear" w:color="auto" w:fill="auto"/>
            <w:hideMark/>
          </w:tcPr>
          <w:p w14:paraId="641BA07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Annual global market price of sugar</w:t>
            </w:r>
          </w:p>
        </w:tc>
      </w:tr>
      <w:tr w:rsidR="00782ACF" w:rsidRPr="00782ACF" w14:paraId="121B2391" w14:textId="77777777" w:rsidTr="00C109A4">
        <w:trPr>
          <w:trHeight w:val="288"/>
        </w:trPr>
        <w:tc>
          <w:tcPr>
            <w:tcW w:w="3440" w:type="dxa"/>
            <w:tcBorders>
              <w:top w:val="single" w:sz="8" w:space="0" w:color="auto"/>
              <w:left w:val="nil"/>
              <w:bottom w:val="nil"/>
              <w:right w:val="nil"/>
            </w:tcBorders>
            <w:shd w:val="clear" w:color="auto" w:fill="auto"/>
            <w:noWrap/>
            <w:hideMark/>
          </w:tcPr>
          <w:p w14:paraId="5A7CADBB"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Producer prices</w:t>
            </w:r>
          </w:p>
        </w:tc>
        <w:tc>
          <w:tcPr>
            <w:tcW w:w="1400" w:type="dxa"/>
            <w:tcBorders>
              <w:top w:val="single" w:sz="8" w:space="0" w:color="auto"/>
              <w:left w:val="nil"/>
              <w:bottom w:val="nil"/>
              <w:right w:val="nil"/>
            </w:tcBorders>
            <w:shd w:val="clear" w:color="auto" w:fill="auto"/>
            <w:noWrap/>
            <w:hideMark/>
          </w:tcPr>
          <w:p w14:paraId="7C21B326"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8" w:space="0" w:color="auto"/>
              <w:left w:val="nil"/>
              <w:bottom w:val="nil"/>
              <w:right w:val="nil"/>
            </w:tcBorders>
            <w:shd w:val="clear" w:color="auto" w:fill="auto"/>
            <w:noWrap/>
            <w:hideMark/>
          </w:tcPr>
          <w:p w14:paraId="33E2BF4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8" w:space="0" w:color="auto"/>
              <w:left w:val="nil"/>
              <w:bottom w:val="nil"/>
              <w:right w:val="nil"/>
            </w:tcBorders>
            <w:shd w:val="clear" w:color="auto" w:fill="auto"/>
            <w:noWrap/>
            <w:hideMark/>
          </w:tcPr>
          <w:p w14:paraId="1CD1C89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8" w:space="0" w:color="auto"/>
              <w:left w:val="nil"/>
              <w:bottom w:val="nil"/>
              <w:right w:val="nil"/>
            </w:tcBorders>
            <w:shd w:val="clear" w:color="auto" w:fill="auto"/>
            <w:noWrap/>
            <w:hideMark/>
          </w:tcPr>
          <w:p w14:paraId="3709E822"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014AAC2C" w14:textId="77777777" w:rsidTr="00C109A4">
        <w:trPr>
          <w:trHeight w:val="288"/>
        </w:trPr>
        <w:tc>
          <w:tcPr>
            <w:tcW w:w="3440" w:type="dxa"/>
            <w:tcBorders>
              <w:top w:val="nil"/>
              <w:left w:val="nil"/>
              <w:bottom w:val="nil"/>
              <w:right w:val="nil"/>
            </w:tcBorders>
            <w:shd w:val="clear" w:color="auto" w:fill="auto"/>
            <w:noWrap/>
            <w:hideMark/>
          </w:tcPr>
          <w:p w14:paraId="3630228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Rice</w:t>
            </w:r>
          </w:p>
        </w:tc>
        <w:tc>
          <w:tcPr>
            <w:tcW w:w="1400" w:type="dxa"/>
            <w:tcBorders>
              <w:top w:val="nil"/>
              <w:left w:val="nil"/>
              <w:bottom w:val="nil"/>
              <w:right w:val="nil"/>
            </w:tcBorders>
            <w:shd w:val="clear" w:color="auto" w:fill="auto"/>
            <w:noWrap/>
            <w:hideMark/>
          </w:tcPr>
          <w:p w14:paraId="6FA97F5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5488095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01DA766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34FDA25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782ACF" w:rsidRPr="00782ACF" w14:paraId="06741CD4" w14:textId="77777777" w:rsidTr="00BA676B">
        <w:trPr>
          <w:trHeight w:val="288"/>
        </w:trPr>
        <w:tc>
          <w:tcPr>
            <w:tcW w:w="3440" w:type="dxa"/>
            <w:tcBorders>
              <w:top w:val="nil"/>
              <w:left w:val="nil"/>
              <w:right w:val="nil"/>
            </w:tcBorders>
            <w:shd w:val="clear" w:color="auto" w:fill="auto"/>
            <w:noWrap/>
            <w:hideMark/>
          </w:tcPr>
          <w:p w14:paraId="28BBCB0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rubber</w:t>
            </w:r>
          </w:p>
        </w:tc>
        <w:tc>
          <w:tcPr>
            <w:tcW w:w="1400" w:type="dxa"/>
            <w:tcBorders>
              <w:top w:val="nil"/>
              <w:left w:val="nil"/>
              <w:right w:val="nil"/>
            </w:tcBorders>
            <w:shd w:val="clear" w:color="auto" w:fill="auto"/>
            <w:noWrap/>
            <w:hideMark/>
          </w:tcPr>
          <w:p w14:paraId="4769C55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right w:val="nil"/>
            </w:tcBorders>
            <w:shd w:val="clear" w:color="auto" w:fill="auto"/>
            <w:noWrap/>
            <w:hideMark/>
          </w:tcPr>
          <w:p w14:paraId="3FC42CC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right w:val="nil"/>
            </w:tcBorders>
            <w:shd w:val="clear" w:color="auto" w:fill="auto"/>
            <w:noWrap/>
            <w:hideMark/>
          </w:tcPr>
          <w:p w14:paraId="63F696D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right w:val="nil"/>
            </w:tcBorders>
            <w:shd w:val="clear" w:color="auto" w:fill="auto"/>
            <w:hideMark/>
          </w:tcPr>
          <w:p w14:paraId="0604EFE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782ACF" w:rsidRPr="00782ACF" w14:paraId="0005D683" w14:textId="77777777" w:rsidTr="00C109A4">
        <w:trPr>
          <w:trHeight w:val="288"/>
        </w:trPr>
        <w:tc>
          <w:tcPr>
            <w:tcW w:w="3440" w:type="dxa"/>
            <w:tcBorders>
              <w:top w:val="nil"/>
              <w:left w:val="nil"/>
              <w:bottom w:val="nil"/>
              <w:right w:val="nil"/>
            </w:tcBorders>
            <w:shd w:val="clear" w:color="auto" w:fill="auto"/>
            <w:noWrap/>
            <w:hideMark/>
          </w:tcPr>
          <w:p w14:paraId="2F82B56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cassava</w:t>
            </w:r>
          </w:p>
        </w:tc>
        <w:tc>
          <w:tcPr>
            <w:tcW w:w="1400" w:type="dxa"/>
            <w:tcBorders>
              <w:top w:val="nil"/>
              <w:left w:val="nil"/>
              <w:bottom w:val="nil"/>
              <w:right w:val="nil"/>
            </w:tcBorders>
            <w:shd w:val="clear" w:color="auto" w:fill="auto"/>
            <w:noWrap/>
            <w:hideMark/>
          </w:tcPr>
          <w:p w14:paraId="4476EA3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2104351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3975AFE3"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72E96CF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C109A4" w:rsidRPr="00782ACF" w14:paraId="59F862B8" w14:textId="77777777" w:rsidTr="00BA676B">
        <w:trPr>
          <w:trHeight w:val="288"/>
        </w:trPr>
        <w:tc>
          <w:tcPr>
            <w:tcW w:w="3440" w:type="dxa"/>
            <w:tcBorders>
              <w:left w:val="nil"/>
              <w:bottom w:val="nil"/>
              <w:right w:val="nil"/>
            </w:tcBorders>
            <w:shd w:val="clear" w:color="auto" w:fill="auto"/>
            <w:noWrap/>
            <w:hideMark/>
          </w:tcPr>
          <w:p w14:paraId="7B031B74"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corn</w:t>
            </w:r>
          </w:p>
        </w:tc>
        <w:tc>
          <w:tcPr>
            <w:tcW w:w="1400" w:type="dxa"/>
            <w:tcBorders>
              <w:left w:val="nil"/>
              <w:bottom w:val="nil"/>
              <w:right w:val="nil"/>
            </w:tcBorders>
            <w:shd w:val="clear" w:color="auto" w:fill="auto"/>
            <w:noWrap/>
            <w:hideMark/>
          </w:tcPr>
          <w:p w14:paraId="4141365D"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left w:val="nil"/>
              <w:bottom w:val="nil"/>
              <w:right w:val="nil"/>
            </w:tcBorders>
            <w:shd w:val="clear" w:color="auto" w:fill="auto"/>
            <w:noWrap/>
            <w:hideMark/>
          </w:tcPr>
          <w:p w14:paraId="7DCF73E9"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left w:val="nil"/>
              <w:bottom w:val="nil"/>
              <w:right w:val="nil"/>
            </w:tcBorders>
            <w:shd w:val="clear" w:color="auto" w:fill="auto"/>
            <w:noWrap/>
            <w:hideMark/>
          </w:tcPr>
          <w:p w14:paraId="1A9EA197"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left w:val="nil"/>
              <w:bottom w:val="nil"/>
              <w:right w:val="nil"/>
            </w:tcBorders>
            <w:shd w:val="clear" w:color="auto" w:fill="auto"/>
            <w:hideMark/>
          </w:tcPr>
          <w:p w14:paraId="52A9DFB7"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C109A4" w:rsidRPr="00782ACF" w14:paraId="1CB9459E" w14:textId="77777777" w:rsidTr="00BA676B">
        <w:trPr>
          <w:trHeight w:val="288"/>
        </w:trPr>
        <w:tc>
          <w:tcPr>
            <w:tcW w:w="3440" w:type="dxa"/>
            <w:tcBorders>
              <w:top w:val="nil"/>
              <w:left w:val="nil"/>
              <w:bottom w:val="single" w:sz="4" w:space="0" w:color="auto"/>
              <w:right w:val="nil"/>
            </w:tcBorders>
            <w:shd w:val="clear" w:color="auto" w:fill="auto"/>
            <w:noWrap/>
            <w:hideMark/>
          </w:tcPr>
          <w:p w14:paraId="28F0149F"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lastRenderedPageBreak/>
              <w:t>Producer price of sugar</w:t>
            </w:r>
          </w:p>
        </w:tc>
        <w:tc>
          <w:tcPr>
            <w:tcW w:w="1400" w:type="dxa"/>
            <w:tcBorders>
              <w:top w:val="nil"/>
              <w:left w:val="nil"/>
              <w:bottom w:val="single" w:sz="4" w:space="0" w:color="auto"/>
              <w:right w:val="nil"/>
            </w:tcBorders>
            <w:shd w:val="clear" w:color="auto" w:fill="auto"/>
            <w:noWrap/>
            <w:hideMark/>
          </w:tcPr>
          <w:p w14:paraId="1D53E132"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single" w:sz="4" w:space="0" w:color="auto"/>
              <w:right w:val="nil"/>
            </w:tcBorders>
            <w:shd w:val="clear" w:color="auto" w:fill="auto"/>
            <w:noWrap/>
            <w:hideMark/>
          </w:tcPr>
          <w:p w14:paraId="35F2EEF1"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single" w:sz="4" w:space="0" w:color="auto"/>
              <w:right w:val="nil"/>
            </w:tcBorders>
            <w:shd w:val="clear" w:color="auto" w:fill="auto"/>
            <w:noWrap/>
            <w:hideMark/>
          </w:tcPr>
          <w:p w14:paraId="43C55ABC"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single" w:sz="4" w:space="0" w:color="auto"/>
              <w:right w:val="nil"/>
            </w:tcBorders>
            <w:shd w:val="clear" w:color="auto" w:fill="auto"/>
            <w:hideMark/>
          </w:tcPr>
          <w:p w14:paraId="0536A735"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BA676B" w:rsidRPr="00782ACF" w14:paraId="287EBD1A" w14:textId="77777777" w:rsidTr="00BA676B">
        <w:trPr>
          <w:trHeight w:val="288"/>
        </w:trPr>
        <w:tc>
          <w:tcPr>
            <w:tcW w:w="3440" w:type="dxa"/>
            <w:tcBorders>
              <w:top w:val="single" w:sz="4" w:space="0" w:color="auto"/>
              <w:left w:val="nil"/>
              <w:right w:val="nil"/>
            </w:tcBorders>
            <w:shd w:val="clear" w:color="auto" w:fill="auto"/>
            <w:noWrap/>
          </w:tcPr>
          <w:p w14:paraId="763F3552" w14:textId="74E292B4" w:rsidR="00BA676B" w:rsidRPr="00BA676B" w:rsidRDefault="00BA676B" w:rsidP="00C109A4">
            <w:pPr>
              <w:spacing w:after="0" w:line="240" w:lineRule="auto"/>
              <w:rPr>
                <w:rFonts w:ascii="Calibri" w:eastAsia="Times New Roman" w:hAnsi="Calibri" w:cs="Calibri"/>
                <w:i/>
                <w:iCs/>
                <w:color w:val="000000"/>
                <w:sz w:val="20"/>
                <w:szCs w:val="20"/>
                <w:lang w:eastAsia="en-GB"/>
              </w:rPr>
            </w:pPr>
            <w:r>
              <w:rPr>
                <w:rFonts w:ascii="Calibri" w:eastAsia="Times New Roman" w:hAnsi="Calibri" w:cs="Calibri"/>
                <w:i/>
                <w:iCs/>
                <w:color w:val="000000"/>
                <w:sz w:val="20"/>
                <w:szCs w:val="20"/>
                <w:lang w:eastAsia="en-GB"/>
              </w:rPr>
              <w:t>Control</w:t>
            </w:r>
          </w:p>
        </w:tc>
        <w:tc>
          <w:tcPr>
            <w:tcW w:w="1400" w:type="dxa"/>
            <w:tcBorders>
              <w:top w:val="single" w:sz="4" w:space="0" w:color="auto"/>
              <w:left w:val="nil"/>
              <w:right w:val="nil"/>
            </w:tcBorders>
            <w:shd w:val="clear" w:color="auto" w:fill="auto"/>
            <w:noWrap/>
          </w:tcPr>
          <w:p w14:paraId="71ED8345"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c>
          <w:tcPr>
            <w:tcW w:w="1196" w:type="dxa"/>
            <w:tcBorders>
              <w:top w:val="single" w:sz="4" w:space="0" w:color="auto"/>
              <w:left w:val="nil"/>
              <w:right w:val="nil"/>
            </w:tcBorders>
            <w:shd w:val="clear" w:color="auto" w:fill="auto"/>
            <w:noWrap/>
          </w:tcPr>
          <w:p w14:paraId="3FD1F144"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c>
          <w:tcPr>
            <w:tcW w:w="1477" w:type="dxa"/>
            <w:tcBorders>
              <w:top w:val="single" w:sz="4" w:space="0" w:color="auto"/>
              <w:left w:val="nil"/>
              <w:right w:val="nil"/>
            </w:tcBorders>
            <w:shd w:val="clear" w:color="auto" w:fill="auto"/>
            <w:noWrap/>
          </w:tcPr>
          <w:p w14:paraId="742199A3"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c>
          <w:tcPr>
            <w:tcW w:w="6323" w:type="dxa"/>
            <w:tcBorders>
              <w:top w:val="single" w:sz="4" w:space="0" w:color="auto"/>
              <w:left w:val="nil"/>
              <w:right w:val="nil"/>
            </w:tcBorders>
            <w:shd w:val="clear" w:color="auto" w:fill="auto"/>
          </w:tcPr>
          <w:p w14:paraId="480FFD8C"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r>
      <w:tr w:rsidR="00BA676B" w:rsidRPr="00782ACF" w14:paraId="4549B4F1" w14:textId="77777777" w:rsidTr="000949C3">
        <w:trPr>
          <w:trHeight w:val="288"/>
        </w:trPr>
        <w:tc>
          <w:tcPr>
            <w:tcW w:w="3440" w:type="dxa"/>
            <w:tcBorders>
              <w:top w:val="nil"/>
              <w:left w:val="nil"/>
              <w:bottom w:val="nil"/>
              <w:right w:val="nil"/>
            </w:tcBorders>
            <w:shd w:val="clear" w:color="auto" w:fill="auto"/>
            <w:noWrap/>
          </w:tcPr>
          <w:p w14:paraId="063DE78F" w14:textId="3CD0B469"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opulation density</w:t>
            </w:r>
          </w:p>
        </w:tc>
        <w:tc>
          <w:tcPr>
            <w:tcW w:w="1400" w:type="dxa"/>
            <w:tcBorders>
              <w:top w:val="nil"/>
              <w:left w:val="nil"/>
              <w:bottom w:val="nil"/>
              <w:right w:val="nil"/>
            </w:tcBorders>
            <w:shd w:val="clear" w:color="auto" w:fill="auto"/>
            <w:noWrap/>
          </w:tcPr>
          <w:p w14:paraId="0FE90AB4" w14:textId="2DA5F6B0"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ax/km2</w:t>
            </w:r>
          </w:p>
        </w:tc>
        <w:tc>
          <w:tcPr>
            <w:tcW w:w="1196" w:type="dxa"/>
            <w:tcBorders>
              <w:top w:val="nil"/>
              <w:left w:val="nil"/>
              <w:bottom w:val="nil"/>
              <w:right w:val="nil"/>
            </w:tcBorders>
            <w:shd w:val="clear" w:color="auto" w:fill="auto"/>
            <w:noWrap/>
          </w:tcPr>
          <w:p w14:paraId="7A4C663E" w14:textId="52F58FE9"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tcPr>
          <w:p w14:paraId="5FFB43F8" w14:textId="319EAC8C"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tcPr>
          <w:p w14:paraId="456B6D37" w14:textId="2F4E349A"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eople per km2</w:t>
            </w:r>
          </w:p>
        </w:tc>
      </w:tr>
      <w:tr w:rsidR="000949C3" w:rsidRPr="00782ACF" w14:paraId="4439ED85" w14:textId="77777777" w:rsidTr="00BA676B">
        <w:trPr>
          <w:trHeight w:val="288"/>
        </w:trPr>
        <w:tc>
          <w:tcPr>
            <w:tcW w:w="3440" w:type="dxa"/>
            <w:tcBorders>
              <w:top w:val="nil"/>
              <w:left w:val="nil"/>
              <w:bottom w:val="single" w:sz="12" w:space="0" w:color="auto"/>
              <w:right w:val="nil"/>
            </w:tcBorders>
            <w:shd w:val="clear" w:color="auto" w:fill="auto"/>
            <w:noWrap/>
          </w:tcPr>
          <w:p w14:paraId="6AB2560A" w14:textId="4B494914"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Forest remaining</w:t>
            </w:r>
          </w:p>
        </w:tc>
        <w:tc>
          <w:tcPr>
            <w:tcW w:w="1400" w:type="dxa"/>
            <w:tcBorders>
              <w:top w:val="nil"/>
              <w:left w:val="nil"/>
              <w:bottom w:val="single" w:sz="12" w:space="0" w:color="auto"/>
              <w:right w:val="nil"/>
            </w:tcBorders>
            <w:shd w:val="clear" w:color="auto" w:fill="auto"/>
            <w:noWrap/>
          </w:tcPr>
          <w:p w14:paraId="569BA9C1" w14:textId="422D95D6"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Km</w:t>
            </w:r>
            <w:r w:rsidRPr="000949C3">
              <w:rPr>
                <w:rFonts w:ascii="Calibri" w:eastAsia="Times New Roman" w:hAnsi="Calibri" w:cs="Calibri"/>
                <w:color w:val="000000"/>
                <w:sz w:val="20"/>
                <w:szCs w:val="20"/>
                <w:vertAlign w:val="superscript"/>
                <w:lang w:eastAsia="en-GB"/>
              </w:rPr>
              <w:t>2</w:t>
            </w:r>
          </w:p>
        </w:tc>
        <w:tc>
          <w:tcPr>
            <w:tcW w:w="1196" w:type="dxa"/>
            <w:tcBorders>
              <w:top w:val="nil"/>
              <w:left w:val="nil"/>
              <w:bottom w:val="single" w:sz="12" w:space="0" w:color="auto"/>
              <w:right w:val="nil"/>
            </w:tcBorders>
            <w:shd w:val="clear" w:color="auto" w:fill="auto"/>
            <w:noWrap/>
          </w:tcPr>
          <w:p w14:paraId="2CCC2F13" w14:textId="74007A77"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National</w:t>
            </w:r>
          </w:p>
        </w:tc>
        <w:tc>
          <w:tcPr>
            <w:tcW w:w="1477" w:type="dxa"/>
            <w:tcBorders>
              <w:top w:val="nil"/>
              <w:left w:val="nil"/>
              <w:bottom w:val="single" w:sz="12" w:space="0" w:color="auto"/>
              <w:right w:val="nil"/>
            </w:tcBorders>
            <w:shd w:val="clear" w:color="auto" w:fill="auto"/>
            <w:noWrap/>
          </w:tcPr>
          <w:p w14:paraId="3036BD33" w14:textId="4DA848E9"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ESACCI</w:t>
            </w:r>
          </w:p>
        </w:tc>
        <w:tc>
          <w:tcPr>
            <w:tcW w:w="6323" w:type="dxa"/>
            <w:tcBorders>
              <w:top w:val="nil"/>
              <w:left w:val="nil"/>
              <w:bottom w:val="single" w:sz="12" w:space="0" w:color="auto"/>
              <w:right w:val="nil"/>
            </w:tcBorders>
            <w:shd w:val="clear" w:color="auto" w:fill="auto"/>
          </w:tcPr>
          <w:p w14:paraId="3F052A70" w14:textId="4E79F0D8"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Raw value of forest remaining</w:t>
            </w:r>
          </w:p>
        </w:tc>
      </w:tr>
    </w:tbl>
    <w:p w14:paraId="653F8417" w14:textId="77777777" w:rsidR="00782ACF" w:rsidRDefault="00782ACF" w:rsidP="0016573F"/>
    <w:p w14:paraId="21B7795B" w14:textId="77777777" w:rsidR="00C109A4" w:rsidRDefault="00C109A4" w:rsidP="0016573F">
      <w:pPr>
        <w:sectPr w:rsidR="00C109A4" w:rsidSect="00782ACF">
          <w:pgSz w:w="16838" w:h="11906" w:orient="landscape"/>
          <w:pgMar w:top="1440" w:right="1440" w:bottom="1440" w:left="1440" w:header="708" w:footer="708" w:gutter="0"/>
          <w:cols w:space="708"/>
          <w:docGrid w:linePitch="360"/>
        </w:sectPr>
      </w:pPr>
    </w:p>
    <w:p w14:paraId="60C41AF1" w14:textId="0DC4D025" w:rsidR="00782ACF" w:rsidRDefault="00C109A4" w:rsidP="0016573F">
      <w:r>
        <w:lastRenderedPageBreak/>
        <w:t>Table 2</w:t>
      </w:r>
      <w:r w:rsidR="002970E4">
        <w:t xml:space="preserve">. Variables selected for the socioeconomic analysis.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6F5DF7" w:rsidRPr="00681050" w14:paraId="2A739740" w14:textId="77777777" w:rsidTr="00681050">
        <w:tc>
          <w:tcPr>
            <w:tcW w:w="1843" w:type="dxa"/>
            <w:tcBorders>
              <w:top w:val="single" w:sz="12" w:space="0" w:color="auto"/>
              <w:bottom w:val="single" w:sz="12" w:space="0" w:color="auto"/>
            </w:tcBorders>
          </w:tcPr>
          <w:p w14:paraId="1B282A1D" w14:textId="2E1F82A6" w:rsidR="006F5DF7" w:rsidRPr="00681050" w:rsidRDefault="006F5DF7" w:rsidP="0016573F">
            <w:pPr>
              <w:rPr>
                <w:b/>
                <w:bCs/>
              </w:rPr>
            </w:pPr>
            <w:r w:rsidRPr="00681050">
              <w:rPr>
                <w:b/>
                <w:bCs/>
              </w:rPr>
              <w:t>Set</w:t>
            </w:r>
          </w:p>
        </w:tc>
        <w:tc>
          <w:tcPr>
            <w:tcW w:w="2693" w:type="dxa"/>
            <w:tcBorders>
              <w:top w:val="single" w:sz="12" w:space="0" w:color="auto"/>
              <w:bottom w:val="single" w:sz="12" w:space="0" w:color="auto"/>
            </w:tcBorders>
          </w:tcPr>
          <w:p w14:paraId="6EE462FD" w14:textId="2525166B" w:rsidR="006F5DF7" w:rsidRPr="00681050" w:rsidRDefault="006F5DF7" w:rsidP="0016573F">
            <w:pPr>
              <w:rPr>
                <w:b/>
                <w:bCs/>
              </w:rPr>
            </w:pPr>
            <w:r w:rsidRPr="00681050">
              <w:rPr>
                <w:b/>
                <w:bCs/>
              </w:rPr>
              <w:t>Variable</w:t>
            </w:r>
          </w:p>
        </w:tc>
        <w:tc>
          <w:tcPr>
            <w:tcW w:w="2977" w:type="dxa"/>
            <w:tcBorders>
              <w:top w:val="single" w:sz="12" w:space="0" w:color="auto"/>
              <w:bottom w:val="single" w:sz="12" w:space="0" w:color="auto"/>
            </w:tcBorders>
          </w:tcPr>
          <w:p w14:paraId="4AB6768D" w14:textId="38B6E3C9" w:rsidR="006F5DF7" w:rsidRPr="00681050" w:rsidRDefault="006F5DF7" w:rsidP="0016573F">
            <w:pPr>
              <w:rPr>
                <w:b/>
                <w:bCs/>
              </w:rPr>
            </w:pPr>
            <w:r w:rsidRPr="00681050">
              <w:rPr>
                <w:b/>
                <w:bCs/>
              </w:rPr>
              <w:t>Transformation for analysis</w:t>
            </w:r>
          </w:p>
        </w:tc>
        <w:tc>
          <w:tcPr>
            <w:tcW w:w="2126" w:type="dxa"/>
            <w:tcBorders>
              <w:top w:val="single" w:sz="12" w:space="0" w:color="auto"/>
              <w:bottom w:val="single" w:sz="12" w:space="0" w:color="auto"/>
            </w:tcBorders>
          </w:tcPr>
          <w:p w14:paraId="54EED5C4" w14:textId="5E30EAD2" w:rsidR="006F5DF7" w:rsidRPr="00681050" w:rsidRDefault="006F5DF7" w:rsidP="0016573F">
            <w:pPr>
              <w:rPr>
                <w:b/>
                <w:bCs/>
              </w:rPr>
            </w:pPr>
            <w:r w:rsidRPr="00681050">
              <w:rPr>
                <w:b/>
                <w:bCs/>
              </w:rPr>
              <w:t>Province-level class</w:t>
            </w:r>
          </w:p>
        </w:tc>
        <w:tc>
          <w:tcPr>
            <w:tcW w:w="4309" w:type="dxa"/>
            <w:tcBorders>
              <w:top w:val="single" w:sz="12" w:space="0" w:color="auto"/>
              <w:bottom w:val="single" w:sz="12" w:space="0" w:color="auto"/>
            </w:tcBorders>
          </w:tcPr>
          <w:p w14:paraId="698B922C" w14:textId="74BA11F8" w:rsidR="006F5DF7" w:rsidRPr="00681050" w:rsidRDefault="006F5DF7" w:rsidP="0016573F">
            <w:pPr>
              <w:rPr>
                <w:b/>
                <w:bCs/>
              </w:rPr>
            </w:pPr>
            <w:r w:rsidRPr="00681050">
              <w:rPr>
                <w:b/>
                <w:bCs/>
              </w:rPr>
              <w:t>Details</w:t>
            </w:r>
          </w:p>
        </w:tc>
      </w:tr>
      <w:tr w:rsidR="006F5DF7" w14:paraId="15FF4863" w14:textId="77777777" w:rsidTr="00681050">
        <w:tc>
          <w:tcPr>
            <w:tcW w:w="1843" w:type="dxa"/>
            <w:tcBorders>
              <w:top w:val="single" w:sz="12" w:space="0" w:color="auto"/>
            </w:tcBorders>
          </w:tcPr>
          <w:p w14:paraId="2F7E2FFE" w14:textId="59FE83DB" w:rsidR="006F5DF7" w:rsidRPr="00681050" w:rsidRDefault="006F5DF7" w:rsidP="00681050">
            <w:pPr>
              <w:rPr>
                <w:sz w:val="20"/>
                <w:szCs w:val="20"/>
              </w:rPr>
            </w:pPr>
            <w:r w:rsidRPr="00681050">
              <w:rPr>
                <w:sz w:val="20"/>
                <w:szCs w:val="20"/>
              </w:rPr>
              <w:t>Demographics</w:t>
            </w:r>
          </w:p>
        </w:tc>
        <w:tc>
          <w:tcPr>
            <w:tcW w:w="2693" w:type="dxa"/>
            <w:tcBorders>
              <w:top w:val="single" w:sz="12" w:space="0" w:color="auto"/>
            </w:tcBorders>
          </w:tcPr>
          <w:p w14:paraId="1703F087" w14:textId="307F1B18" w:rsidR="006F5DF7" w:rsidRDefault="006F5DF7" w:rsidP="0016573F">
            <w:r>
              <w:t>Total population</w:t>
            </w:r>
          </w:p>
        </w:tc>
        <w:tc>
          <w:tcPr>
            <w:tcW w:w="2977" w:type="dxa"/>
            <w:tcBorders>
              <w:top w:val="single" w:sz="12" w:space="0" w:color="auto"/>
            </w:tcBorders>
          </w:tcPr>
          <w:p w14:paraId="0D2F28F0" w14:textId="77777777" w:rsidR="006F5DF7" w:rsidRDefault="006F5DF7" w:rsidP="0016573F"/>
        </w:tc>
        <w:tc>
          <w:tcPr>
            <w:tcW w:w="2126" w:type="dxa"/>
            <w:tcBorders>
              <w:top w:val="single" w:sz="12" w:space="0" w:color="auto"/>
            </w:tcBorders>
          </w:tcPr>
          <w:p w14:paraId="65423403" w14:textId="28FF8237" w:rsidR="006F5DF7" w:rsidRDefault="00681050" w:rsidP="0016573F">
            <w:r>
              <w:t>NA</w:t>
            </w:r>
          </w:p>
        </w:tc>
        <w:tc>
          <w:tcPr>
            <w:tcW w:w="4309" w:type="dxa"/>
            <w:tcBorders>
              <w:top w:val="single" w:sz="12" w:space="0" w:color="auto"/>
            </w:tcBorders>
          </w:tcPr>
          <w:p w14:paraId="37D2331A" w14:textId="371A279B" w:rsidR="006F5DF7" w:rsidRDefault="00681050" w:rsidP="0016573F">
            <w:r w:rsidRPr="00681050">
              <w:t>Includes women, men, and children of all ages</w:t>
            </w:r>
          </w:p>
        </w:tc>
      </w:tr>
      <w:tr w:rsidR="006F5DF7" w14:paraId="52A0F3CB" w14:textId="77777777" w:rsidTr="00681050">
        <w:tc>
          <w:tcPr>
            <w:tcW w:w="1843" w:type="dxa"/>
          </w:tcPr>
          <w:p w14:paraId="7D88AC91" w14:textId="77777777" w:rsidR="006F5DF7" w:rsidRPr="00681050" w:rsidRDefault="006F5DF7" w:rsidP="00681050">
            <w:pPr>
              <w:rPr>
                <w:sz w:val="20"/>
                <w:szCs w:val="20"/>
              </w:rPr>
            </w:pPr>
          </w:p>
        </w:tc>
        <w:tc>
          <w:tcPr>
            <w:tcW w:w="2693" w:type="dxa"/>
          </w:tcPr>
          <w:p w14:paraId="7F513620" w14:textId="4C017E6C" w:rsidR="006F5DF7" w:rsidRDefault="006F5DF7" w:rsidP="0016573F">
            <w:r>
              <w:t>Population density</w:t>
            </w:r>
          </w:p>
        </w:tc>
        <w:tc>
          <w:tcPr>
            <w:tcW w:w="2977" w:type="dxa"/>
          </w:tcPr>
          <w:p w14:paraId="699668C7" w14:textId="77777777" w:rsidR="006F5DF7" w:rsidRDefault="006F5DF7" w:rsidP="0016573F"/>
        </w:tc>
        <w:tc>
          <w:tcPr>
            <w:tcW w:w="2126" w:type="dxa"/>
          </w:tcPr>
          <w:p w14:paraId="4A3E7D93" w14:textId="77777777" w:rsidR="006F5DF7" w:rsidRDefault="006F5DF7" w:rsidP="0016573F"/>
        </w:tc>
        <w:tc>
          <w:tcPr>
            <w:tcW w:w="4309" w:type="dxa"/>
          </w:tcPr>
          <w:p w14:paraId="5A643DBA" w14:textId="77777777" w:rsidR="006F5DF7" w:rsidRDefault="006F5DF7" w:rsidP="0016573F"/>
        </w:tc>
      </w:tr>
      <w:tr w:rsidR="006F5DF7" w14:paraId="4CD99855" w14:textId="77777777" w:rsidTr="00681050">
        <w:tc>
          <w:tcPr>
            <w:tcW w:w="1843" w:type="dxa"/>
            <w:tcBorders>
              <w:bottom w:val="single" w:sz="6" w:space="0" w:color="auto"/>
            </w:tcBorders>
          </w:tcPr>
          <w:p w14:paraId="03B589D1" w14:textId="77777777" w:rsidR="006F5DF7" w:rsidRPr="00681050" w:rsidRDefault="006F5DF7" w:rsidP="00681050">
            <w:pPr>
              <w:rPr>
                <w:sz w:val="20"/>
                <w:szCs w:val="20"/>
              </w:rPr>
            </w:pPr>
          </w:p>
        </w:tc>
        <w:tc>
          <w:tcPr>
            <w:tcW w:w="2693" w:type="dxa"/>
            <w:tcBorders>
              <w:bottom w:val="single" w:sz="6" w:space="0" w:color="auto"/>
            </w:tcBorders>
          </w:tcPr>
          <w:p w14:paraId="6674CCF2" w14:textId="489CBDC5" w:rsidR="006F5DF7" w:rsidRDefault="006F5DF7" w:rsidP="0016573F">
            <w:r>
              <w:t xml:space="preserve">Number indigenous </w:t>
            </w:r>
          </w:p>
        </w:tc>
        <w:tc>
          <w:tcPr>
            <w:tcW w:w="2977" w:type="dxa"/>
            <w:tcBorders>
              <w:bottom w:val="single" w:sz="6" w:space="0" w:color="auto"/>
            </w:tcBorders>
          </w:tcPr>
          <w:p w14:paraId="29E75EB2" w14:textId="0344951B" w:rsidR="006F5DF7" w:rsidRDefault="00681050" w:rsidP="0016573F">
            <w:r w:rsidRPr="00681050">
              <w:t>Proportion of total population</w:t>
            </w:r>
          </w:p>
        </w:tc>
        <w:tc>
          <w:tcPr>
            <w:tcW w:w="2126" w:type="dxa"/>
            <w:tcBorders>
              <w:bottom w:val="single" w:sz="6" w:space="0" w:color="auto"/>
            </w:tcBorders>
          </w:tcPr>
          <w:p w14:paraId="2C289307" w14:textId="35E85298" w:rsidR="006F5DF7" w:rsidRDefault="00681050" w:rsidP="0016573F">
            <w:r w:rsidRPr="00681050">
              <w:t>Categorical</w:t>
            </w:r>
          </w:p>
        </w:tc>
        <w:tc>
          <w:tcPr>
            <w:tcW w:w="4309" w:type="dxa"/>
            <w:tcBorders>
              <w:bottom w:val="single" w:sz="6" w:space="0" w:color="auto"/>
            </w:tcBorders>
          </w:tcPr>
          <w:p w14:paraId="2B9D4E82" w14:textId="3F8A8588" w:rsidR="006F5DF7" w:rsidRDefault="00681050" w:rsidP="0016573F">
            <w:r w:rsidRPr="00681050">
              <w:t>Total number of people who are indigenous/ethnic minority</w:t>
            </w:r>
          </w:p>
        </w:tc>
      </w:tr>
      <w:tr w:rsidR="006F5DF7" w14:paraId="41A6C63D" w14:textId="77777777" w:rsidTr="00681050">
        <w:tc>
          <w:tcPr>
            <w:tcW w:w="1843" w:type="dxa"/>
            <w:tcBorders>
              <w:top w:val="single" w:sz="6" w:space="0" w:color="auto"/>
              <w:bottom w:val="single" w:sz="6" w:space="0" w:color="auto"/>
            </w:tcBorders>
          </w:tcPr>
          <w:p w14:paraId="52B5DD2E" w14:textId="6F949F1D" w:rsidR="006F5DF7" w:rsidRPr="00681050" w:rsidRDefault="00E43350" w:rsidP="00681050">
            <w:pPr>
              <w:rPr>
                <w:sz w:val="20"/>
                <w:szCs w:val="20"/>
              </w:rPr>
            </w:pPr>
            <w:r w:rsidRPr="00681050">
              <w:rPr>
                <w:sz w:val="20"/>
                <w:szCs w:val="20"/>
              </w:rPr>
              <w:t>Education</w:t>
            </w:r>
          </w:p>
        </w:tc>
        <w:tc>
          <w:tcPr>
            <w:tcW w:w="2693" w:type="dxa"/>
            <w:tcBorders>
              <w:top w:val="single" w:sz="6" w:space="0" w:color="auto"/>
              <w:bottom w:val="single" w:sz="6" w:space="0" w:color="auto"/>
            </w:tcBorders>
          </w:tcPr>
          <w:p w14:paraId="25F3018F" w14:textId="5F47A5F1" w:rsidR="006F5DF7" w:rsidRDefault="006F5DF7" w:rsidP="0016573F">
            <w:r>
              <w:t>Males aged 6 – 24 in school</w:t>
            </w:r>
          </w:p>
        </w:tc>
        <w:tc>
          <w:tcPr>
            <w:tcW w:w="2977" w:type="dxa"/>
            <w:tcBorders>
              <w:top w:val="single" w:sz="6" w:space="0" w:color="auto"/>
              <w:bottom w:val="single" w:sz="6" w:space="0" w:color="auto"/>
            </w:tcBorders>
          </w:tcPr>
          <w:p w14:paraId="768F883D" w14:textId="4C5D144D" w:rsidR="006F5DF7" w:rsidRDefault="00681050" w:rsidP="0016573F">
            <w:r w:rsidRPr="00681050">
              <w:t>Proportion of total number of males aged 6 - 24</w:t>
            </w:r>
          </w:p>
        </w:tc>
        <w:tc>
          <w:tcPr>
            <w:tcW w:w="2126" w:type="dxa"/>
            <w:tcBorders>
              <w:top w:val="single" w:sz="6" w:space="0" w:color="auto"/>
              <w:bottom w:val="single" w:sz="6" w:space="0" w:color="auto"/>
            </w:tcBorders>
          </w:tcPr>
          <w:p w14:paraId="7B6A7C53" w14:textId="77777777" w:rsidR="006F5DF7" w:rsidRDefault="006F5DF7" w:rsidP="0016573F"/>
        </w:tc>
        <w:tc>
          <w:tcPr>
            <w:tcW w:w="4309" w:type="dxa"/>
            <w:tcBorders>
              <w:top w:val="single" w:sz="6" w:space="0" w:color="auto"/>
              <w:bottom w:val="single" w:sz="6" w:space="0" w:color="auto"/>
            </w:tcBorders>
          </w:tcPr>
          <w:p w14:paraId="3F307935" w14:textId="272F28A8" w:rsidR="006F5DF7" w:rsidRDefault="00681050" w:rsidP="0016573F">
            <w:r w:rsidRPr="00681050">
              <w:t>Number of males aged 6 - 24 in full time education</w:t>
            </w:r>
          </w:p>
        </w:tc>
      </w:tr>
      <w:tr w:rsidR="006F5DF7" w14:paraId="6A4CD741" w14:textId="77777777" w:rsidTr="00681050">
        <w:tc>
          <w:tcPr>
            <w:tcW w:w="1843" w:type="dxa"/>
            <w:tcBorders>
              <w:top w:val="single" w:sz="6" w:space="0" w:color="auto"/>
            </w:tcBorders>
          </w:tcPr>
          <w:p w14:paraId="360FDFC9" w14:textId="09D9120F" w:rsidR="006F5DF7" w:rsidRPr="00681050" w:rsidRDefault="00E43350" w:rsidP="00681050">
            <w:pPr>
              <w:rPr>
                <w:sz w:val="20"/>
                <w:szCs w:val="20"/>
              </w:rPr>
            </w:pPr>
            <w:r w:rsidRPr="00681050">
              <w:rPr>
                <w:sz w:val="20"/>
                <w:szCs w:val="20"/>
              </w:rPr>
              <w:t>Employment</w:t>
            </w:r>
          </w:p>
        </w:tc>
        <w:tc>
          <w:tcPr>
            <w:tcW w:w="2693" w:type="dxa"/>
            <w:tcBorders>
              <w:top w:val="single" w:sz="6" w:space="0" w:color="auto"/>
            </w:tcBorders>
          </w:tcPr>
          <w:p w14:paraId="1A0902C1" w14:textId="2D31F561" w:rsidR="006F5DF7" w:rsidRDefault="006F5DF7" w:rsidP="0016573F">
            <w:r>
              <w:t>Number of adults employed in primary sector</w:t>
            </w:r>
          </w:p>
        </w:tc>
        <w:tc>
          <w:tcPr>
            <w:tcW w:w="2977" w:type="dxa"/>
            <w:tcBorders>
              <w:top w:val="single" w:sz="6" w:space="0" w:color="auto"/>
            </w:tcBorders>
          </w:tcPr>
          <w:p w14:paraId="66BB6CB2" w14:textId="47B8675B" w:rsidR="006F5DF7" w:rsidRDefault="00681050" w:rsidP="0016573F">
            <w:r w:rsidRPr="00681050">
              <w:t>Proportion of total adult population</w:t>
            </w:r>
          </w:p>
        </w:tc>
        <w:tc>
          <w:tcPr>
            <w:tcW w:w="2126" w:type="dxa"/>
            <w:tcBorders>
              <w:top w:val="single" w:sz="6" w:space="0" w:color="auto"/>
            </w:tcBorders>
          </w:tcPr>
          <w:p w14:paraId="3F45C68D" w14:textId="6683F5B0" w:rsidR="006F5DF7" w:rsidRDefault="00681050" w:rsidP="0016573F">
            <w:r w:rsidRPr="00681050">
              <w:t>Categorical</w:t>
            </w:r>
          </w:p>
        </w:tc>
        <w:tc>
          <w:tcPr>
            <w:tcW w:w="4309" w:type="dxa"/>
            <w:tcBorders>
              <w:top w:val="single" w:sz="6" w:space="0" w:color="auto"/>
            </w:tcBorders>
          </w:tcPr>
          <w:p w14:paraId="72DED98C" w14:textId="4E61607A" w:rsidR="006F5DF7" w:rsidRDefault="00681050" w:rsidP="0016573F">
            <w:r w:rsidRPr="00681050">
              <w:t>The primary sector includes agriculture (rice and other crop farming), fishing, livestock farming, forestry, and non-timber forest product collection (</w:t>
            </w:r>
            <w:proofErr w:type="spellStart"/>
            <w:r w:rsidRPr="00681050">
              <w:t>Kenessey</w:t>
            </w:r>
            <w:proofErr w:type="spellEnd"/>
            <w:r w:rsidRPr="00681050">
              <w:t xml:space="preserve"> 1987)</w:t>
            </w:r>
          </w:p>
        </w:tc>
      </w:tr>
      <w:tr w:rsidR="006F5DF7" w14:paraId="3EDEAB8B" w14:textId="77777777" w:rsidTr="00681050">
        <w:tc>
          <w:tcPr>
            <w:tcW w:w="1843" w:type="dxa"/>
            <w:tcBorders>
              <w:bottom w:val="single" w:sz="6" w:space="0" w:color="auto"/>
            </w:tcBorders>
          </w:tcPr>
          <w:p w14:paraId="20EABB25" w14:textId="77777777" w:rsidR="006F5DF7" w:rsidRPr="00681050" w:rsidRDefault="006F5DF7" w:rsidP="00681050">
            <w:pPr>
              <w:rPr>
                <w:sz w:val="20"/>
                <w:szCs w:val="20"/>
              </w:rPr>
            </w:pPr>
          </w:p>
        </w:tc>
        <w:tc>
          <w:tcPr>
            <w:tcW w:w="2693" w:type="dxa"/>
            <w:tcBorders>
              <w:bottom w:val="single" w:sz="6" w:space="0" w:color="auto"/>
            </w:tcBorders>
          </w:tcPr>
          <w:p w14:paraId="681A4ECF" w14:textId="1E9A8436" w:rsidR="006F5DF7" w:rsidRDefault="006F5DF7" w:rsidP="0016573F">
            <w:r>
              <w:t>Number of adults employed in secondary sector</w:t>
            </w:r>
          </w:p>
        </w:tc>
        <w:tc>
          <w:tcPr>
            <w:tcW w:w="2977" w:type="dxa"/>
            <w:tcBorders>
              <w:bottom w:val="single" w:sz="6" w:space="0" w:color="auto"/>
            </w:tcBorders>
          </w:tcPr>
          <w:p w14:paraId="544E4945" w14:textId="2FCDC245" w:rsidR="006F5DF7" w:rsidRDefault="00681050" w:rsidP="0016573F">
            <w:r w:rsidRPr="00681050">
              <w:t>Proportion of total adult population</w:t>
            </w:r>
          </w:p>
        </w:tc>
        <w:tc>
          <w:tcPr>
            <w:tcW w:w="2126" w:type="dxa"/>
            <w:tcBorders>
              <w:bottom w:val="single" w:sz="6" w:space="0" w:color="auto"/>
            </w:tcBorders>
          </w:tcPr>
          <w:p w14:paraId="5A5DAF63" w14:textId="4BA73C77" w:rsidR="006F5DF7" w:rsidRDefault="00681050" w:rsidP="0016573F">
            <w:r w:rsidRPr="00681050">
              <w:t>Categorical</w:t>
            </w:r>
          </w:p>
        </w:tc>
        <w:tc>
          <w:tcPr>
            <w:tcW w:w="4309" w:type="dxa"/>
            <w:tcBorders>
              <w:bottom w:val="single" w:sz="6" w:space="0" w:color="auto"/>
            </w:tcBorders>
          </w:tcPr>
          <w:p w14:paraId="571E4234" w14:textId="08884099" w:rsidR="006F5DF7" w:rsidRDefault="00681050" w:rsidP="0016573F">
            <w:r w:rsidRPr="00681050">
              <w:t>The secondary sector includes wood-based production (</w:t>
            </w:r>
            <w:proofErr w:type="gramStart"/>
            <w:r w:rsidRPr="00681050">
              <w:t>e.g.</w:t>
            </w:r>
            <w:proofErr w:type="gramEnd"/>
            <w:r w:rsidRPr="00681050">
              <w:t xml:space="preserve"> furniture), metal- and glass-based production, foodstuff production, plastic- and rubber-based production, textiles production (</w:t>
            </w:r>
            <w:proofErr w:type="spellStart"/>
            <w:r w:rsidRPr="00681050">
              <w:t>Kenessey</w:t>
            </w:r>
            <w:proofErr w:type="spellEnd"/>
            <w:r w:rsidRPr="00681050">
              <w:t xml:space="preserve"> 1987)</w:t>
            </w:r>
          </w:p>
        </w:tc>
      </w:tr>
      <w:tr w:rsidR="006F5DF7" w14:paraId="628BD2EB" w14:textId="77777777" w:rsidTr="00681050">
        <w:tc>
          <w:tcPr>
            <w:tcW w:w="1843" w:type="dxa"/>
            <w:tcBorders>
              <w:top w:val="single" w:sz="6" w:space="0" w:color="auto"/>
            </w:tcBorders>
          </w:tcPr>
          <w:p w14:paraId="7F67C77D" w14:textId="38AFF237" w:rsidR="006F5DF7" w:rsidRPr="00681050" w:rsidRDefault="00E43350" w:rsidP="00681050">
            <w:pPr>
              <w:rPr>
                <w:sz w:val="20"/>
                <w:szCs w:val="20"/>
              </w:rPr>
            </w:pPr>
            <w:r w:rsidRPr="00681050">
              <w:rPr>
                <w:sz w:val="20"/>
                <w:szCs w:val="20"/>
              </w:rPr>
              <w:t>Economic security</w:t>
            </w:r>
          </w:p>
        </w:tc>
        <w:tc>
          <w:tcPr>
            <w:tcW w:w="2693" w:type="dxa"/>
            <w:tcBorders>
              <w:top w:val="single" w:sz="6" w:space="0" w:color="auto"/>
            </w:tcBorders>
          </w:tcPr>
          <w:p w14:paraId="4B5CF800" w14:textId="4BA10DB3" w:rsidR="006F5DF7" w:rsidRDefault="006F5DF7" w:rsidP="0016573F">
            <w:r>
              <w:t>Number of families with &lt;1ha rice land (including no rice land)</w:t>
            </w:r>
          </w:p>
        </w:tc>
        <w:tc>
          <w:tcPr>
            <w:tcW w:w="2977" w:type="dxa"/>
            <w:tcBorders>
              <w:top w:val="single" w:sz="6" w:space="0" w:color="auto"/>
            </w:tcBorders>
          </w:tcPr>
          <w:p w14:paraId="48A2FFED" w14:textId="7F7C5309" w:rsidR="006F5DF7" w:rsidRDefault="00681050" w:rsidP="0016573F">
            <w:r w:rsidRPr="00681050">
              <w:t>Proportion of total number of families</w:t>
            </w:r>
          </w:p>
        </w:tc>
        <w:tc>
          <w:tcPr>
            <w:tcW w:w="2126" w:type="dxa"/>
            <w:tcBorders>
              <w:top w:val="single" w:sz="6" w:space="0" w:color="auto"/>
            </w:tcBorders>
          </w:tcPr>
          <w:p w14:paraId="3040FE77" w14:textId="66A049DB" w:rsidR="006F5DF7" w:rsidRDefault="00681050" w:rsidP="0016573F">
            <w:r w:rsidRPr="00681050">
              <w:t>Categorical</w:t>
            </w:r>
          </w:p>
        </w:tc>
        <w:tc>
          <w:tcPr>
            <w:tcW w:w="4309" w:type="dxa"/>
            <w:tcBorders>
              <w:top w:val="single" w:sz="6" w:space="0" w:color="auto"/>
            </w:tcBorders>
          </w:tcPr>
          <w:p w14:paraId="486EED20" w14:textId="77777777" w:rsidR="006F5DF7" w:rsidRDefault="006F5DF7" w:rsidP="0016573F"/>
        </w:tc>
      </w:tr>
      <w:tr w:rsidR="006F5DF7" w14:paraId="6C50F924" w14:textId="77777777" w:rsidTr="00681050">
        <w:tc>
          <w:tcPr>
            <w:tcW w:w="1843" w:type="dxa"/>
            <w:tcBorders>
              <w:bottom w:val="single" w:sz="6" w:space="0" w:color="auto"/>
            </w:tcBorders>
          </w:tcPr>
          <w:p w14:paraId="589D79EA" w14:textId="77777777" w:rsidR="006F5DF7" w:rsidRPr="00681050" w:rsidRDefault="006F5DF7" w:rsidP="00681050">
            <w:pPr>
              <w:rPr>
                <w:sz w:val="20"/>
                <w:szCs w:val="20"/>
              </w:rPr>
            </w:pPr>
          </w:p>
        </w:tc>
        <w:tc>
          <w:tcPr>
            <w:tcW w:w="2693" w:type="dxa"/>
            <w:tcBorders>
              <w:bottom w:val="single" w:sz="6" w:space="0" w:color="auto"/>
            </w:tcBorders>
          </w:tcPr>
          <w:p w14:paraId="2C5AF08F" w14:textId="00AC011D" w:rsidR="006F5DF7" w:rsidRDefault="006F5DF7" w:rsidP="0016573F">
            <w:r>
              <w:t>Number of families who keep pigs</w:t>
            </w:r>
          </w:p>
        </w:tc>
        <w:tc>
          <w:tcPr>
            <w:tcW w:w="2977" w:type="dxa"/>
            <w:tcBorders>
              <w:bottom w:val="single" w:sz="6" w:space="0" w:color="auto"/>
            </w:tcBorders>
          </w:tcPr>
          <w:p w14:paraId="37CB5CAA" w14:textId="010F99C8" w:rsidR="006F5DF7" w:rsidRDefault="00681050" w:rsidP="0016573F">
            <w:r w:rsidRPr="00681050">
              <w:t>Proportion of total number of families</w:t>
            </w:r>
          </w:p>
        </w:tc>
        <w:tc>
          <w:tcPr>
            <w:tcW w:w="2126" w:type="dxa"/>
            <w:tcBorders>
              <w:bottom w:val="single" w:sz="6" w:space="0" w:color="auto"/>
            </w:tcBorders>
          </w:tcPr>
          <w:p w14:paraId="0FAEC0E0" w14:textId="573B4274" w:rsidR="006F5DF7" w:rsidRDefault="00681050" w:rsidP="0016573F">
            <w:r w:rsidRPr="00681050">
              <w:t>Categorical</w:t>
            </w:r>
          </w:p>
        </w:tc>
        <w:tc>
          <w:tcPr>
            <w:tcW w:w="4309" w:type="dxa"/>
            <w:tcBorders>
              <w:bottom w:val="single" w:sz="6" w:space="0" w:color="auto"/>
            </w:tcBorders>
          </w:tcPr>
          <w:p w14:paraId="3E2A000E" w14:textId="77777777" w:rsidR="006F5DF7" w:rsidRDefault="006F5DF7" w:rsidP="0016573F"/>
        </w:tc>
      </w:tr>
      <w:tr w:rsidR="006F5DF7" w14:paraId="59BA53FC" w14:textId="77777777" w:rsidTr="00681050">
        <w:tc>
          <w:tcPr>
            <w:tcW w:w="1843" w:type="dxa"/>
            <w:tcBorders>
              <w:top w:val="single" w:sz="6" w:space="0" w:color="auto"/>
            </w:tcBorders>
          </w:tcPr>
          <w:p w14:paraId="570E36CC" w14:textId="38ADA19C" w:rsidR="006F5DF7" w:rsidRPr="00681050" w:rsidRDefault="00E43350" w:rsidP="00681050">
            <w:pPr>
              <w:rPr>
                <w:sz w:val="20"/>
                <w:szCs w:val="20"/>
              </w:rPr>
            </w:pPr>
            <w:r w:rsidRPr="00681050">
              <w:rPr>
                <w:sz w:val="20"/>
                <w:szCs w:val="20"/>
              </w:rPr>
              <w:t>Access to services</w:t>
            </w:r>
          </w:p>
        </w:tc>
        <w:tc>
          <w:tcPr>
            <w:tcW w:w="2693" w:type="dxa"/>
            <w:tcBorders>
              <w:top w:val="single" w:sz="6" w:space="0" w:color="auto"/>
            </w:tcBorders>
          </w:tcPr>
          <w:p w14:paraId="57591171" w14:textId="270B979B" w:rsidR="006F5DF7" w:rsidRDefault="006F5DF7" w:rsidP="0016573F">
            <w:r>
              <w:t>Distance to nearest school</w:t>
            </w:r>
          </w:p>
        </w:tc>
        <w:tc>
          <w:tcPr>
            <w:tcW w:w="2977" w:type="dxa"/>
            <w:tcBorders>
              <w:top w:val="single" w:sz="6" w:space="0" w:color="auto"/>
            </w:tcBorders>
          </w:tcPr>
          <w:p w14:paraId="0EFEF405" w14:textId="77777777" w:rsidR="006F5DF7" w:rsidRDefault="006F5DF7" w:rsidP="0016573F"/>
        </w:tc>
        <w:tc>
          <w:tcPr>
            <w:tcW w:w="2126" w:type="dxa"/>
            <w:tcBorders>
              <w:top w:val="single" w:sz="6" w:space="0" w:color="auto"/>
            </w:tcBorders>
          </w:tcPr>
          <w:p w14:paraId="65E420BB" w14:textId="0B409656" w:rsidR="006F5DF7" w:rsidRDefault="00681050" w:rsidP="0016573F">
            <w:r w:rsidRPr="00681050">
              <w:t>Categorical</w:t>
            </w:r>
          </w:p>
        </w:tc>
        <w:tc>
          <w:tcPr>
            <w:tcW w:w="4309" w:type="dxa"/>
            <w:tcBorders>
              <w:top w:val="single" w:sz="6" w:space="0" w:color="auto"/>
            </w:tcBorders>
          </w:tcPr>
          <w:p w14:paraId="7BC8999F" w14:textId="0D7CAE56" w:rsidR="006F5DF7" w:rsidRDefault="00681050" w:rsidP="0016573F">
            <w:r w:rsidRPr="00681050">
              <w:t>Median distance from any village in the commune to the nearest school (primary or secondary)</w:t>
            </w:r>
          </w:p>
        </w:tc>
      </w:tr>
      <w:tr w:rsidR="006F5DF7" w14:paraId="471FA564" w14:textId="77777777" w:rsidTr="00681050">
        <w:tc>
          <w:tcPr>
            <w:tcW w:w="1843" w:type="dxa"/>
          </w:tcPr>
          <w:p w14:paraId="50619E0E" w14:textId="77777777" w:rsidR="006F5DF7" w:rsidRPr="00681050" w:rsidRDefault="006F5DF7" w:rsidP="00681050">
            <w:pPr>
              <w:rPr>
                <w:sz w:val="20"/>
                <w:szCs w:val="20"/>
              </w:rPr>
            </w:pPr>
          </w:p>
        </w:tc>
        <w:tc>
          <w:tcPr>
            <w:tcW w:w="2693" w:type="dxa"/>
          </w:tcPr>
          <w:p w14:paraId="4BF965F6" w14:textId="7AEF58BC" w:rsidR="006F5DF7" w:rsidRDefault="006F5DF7" w:rsidP="0016573F">
            <w:r>
              <w:t>Number of families with access to waste collection</w:t>
            </w:r>
          </w:p>
        </w:tc>
        <w:tc>
          <w:tcPr>
            <w:tcW w:w="2977" w:type="dxa"/>
          </w:tcPr>
          <w:p w14:paraId="39C97744" w14:textId="166C9E2A" w:rsidR="006F5DF7" w:rsidRDefault="00681050" w:rsidP="0016573F">
            <w:r w:rsidRPr="00681050">
              <w:t>Proportion of total number of families</w:t>
            </w:r>
          </w:p>
        </w:tc>
        <w:tc>
          <w:tcPr>
            <w:tcW w:w="2126" w:type="dxa"/>
          </w:tcPr>
          <w:p w14:paraId="00F150EF" w14:textId="77777777" w:rsidR="006F5DF7" w:rsidRDefault="006F5DF7" w:rsidP="0016573F"/>
        </w:tc>
        <w:tc>
          <w:tcPr>
            <w:tcW w:w="4309" w:type="dxa"/>
          </w:tcPr>
          <w:p w14:paraId="44BAA383" w14:textId="77777777" w:rsidR="006F5DF7" w:rsidRDefault="006F5DF7" w:rsidP="0016573F"/>
        </w:tc>
      </w:tr>
      <w:tr w:rsidR="006F5DF7" w14:paraId="4B3CB0FB" w14:textId="77777777" w:rsidTr="00681050">
        <w:tc>
          <w:tcPr>
            <w:tcW w:w="1843" w:type="dxa"/>
          </w:tcPr>
          <w:p w14:paraId="6EE6B04D" w14:textId="77777777" w:rsidR="006F5DF7" w:rsidRPr="00681050" w:rsidRDefault="006F5DF7" w:rsidP="00681050">
            <w:pPr>
              <w:rPr>
                <w:sz w:val="20"/>
                <w:szCs w:val="20"/>
              </w:rPr>
            </w:pPr>
          </w:p>
        </w:tc>
        <w:tc>
          <w:tcPr>
            <w:tcW w:w="2693" w:type="dxa"/>
          </w:tcPr>
          <w:p w14:paraId="23066FB0" w14:textId="2D1AE299" w:rsidR="006F5DF7" w:rsidRDefault="006F5DF7" w:rsidP="0016573F">
            <w:r>
              <w:t>Distance to the Commune Office</w:t>
            </w:r>
          </w:p>
        </w:tc>
        <w:tc>
          <w:tcPr>
            <w:tcW w:w="2977" w:type="dxa"/>
          </w:tcPr>
          <w:p w14:paraId="48F77433" w14:textId="77777777" w:rsidR="006F5DF7" w:rsidRDefault="006F5DF7" w:rsidP="0016573F"/>
        </w:tc>
        <w:tc>
          <w:tcPr>
            <w:tcW w:w="2126" w:type="dxa"/>
          </w:tcPr>
          <w:p w14:paraId="5831AA62" w14:textId="77777777" w:rsidR="006F5DF7" w:rsidRDefault="006F5DF7" w:rsidP="0016573F"/>
        </w:tc>
        <w:tc>
          <w:tcPr>
            <w:tcW w:w="4309" w:type="dxa"/>
          </w:tcPr>
          <w:p w14:paraId="046253FD" w14:textId="663D042F" w:rsidR="006F5DF7" w:rsidRDefault="00681050" w:rsidP="0016573F">
            <w:r w:rsidRPr="00681050">
              <w:t>Median distance from any village in the commune to the Commune Office (government administration office)</w:t>
            </w:r>
          </w:p>
        </w:tc>
      </w:tr>
      <w:tr w:rsidR="006F5DF7" w14:paraId="5F4F1183" w14:textId="77777777" w:rsidTr="00681050">
        <w:tc>
          <w:tcPr>
            <w:tcW w:w="1843" w:type="dxa"/>
            <w:tcBorders>
              <w:top w:val="single" w:sz="6" w:space="0" w:color="auto"/>
            </w:tcBorders>
          </w:tcPr>
          <w:p w14:paraId="69E7DEEE" w14:textId="79E1EC78" w:rsidR="006F5DF7" w:rsidRPr="00681050" w:rsidRDefault="00E43350" w:rsidP="00681050">
            <w:pPr>
              <w:rPr>
                <w:sz w:val="20"/>
                <w:szCs w:val="20"/>
              </w:rPr>
            </w:pPr>
            <w:r w:rsidRPr="00681050">
              <w:rPr>
                <w:sz w:val="20"/>
                <w:szCs w:val="20"/>
              </w:rPr>
              <w:lastRenderedPageBreak/>
              <w:t xml:space="preserve">Social justice </w:t>
            </w:r>
          </w:p>
        </w:tc>
        <w:tc>
          <w:tcPr>
            <w:tcW w:w="2693" w:type="dxa"/>
            <w:tcBorders>
              <w:top w:val="single" w:sz="6" w:space="0" w:color="auto"/>
            </w:tcBorders>
          </w:tcPr>
          <w:p w14:paraId="7F60475E" w14:textId="799CE33B" w:rsidR="006F5DF7" w:rsidRDefault="006F5DF7" w:rsidP="0016573F">
            <w:r>
              <w:t>Number of criminal cases</w:t>
            </w:r>
          </w:p>
        </w:tc>
        <w:tc>
          <w:tcPr>
            <w:tcW w:w="2977" w:type="dxa"/>
            <w:tcBorders>
              <w:top w:val="single" w:sz="6" w:space="0" w:color="auto"/>
            </w:tcBorders>
          </w:tcPr>
          <w:p w14:paraId="2B9EEB78" w14:textId="1496F9C5" w:rsidR="006F5DF7" w:rsidRDefault="00681050" w:rsidP="0016573F">
            <w:r w:rsidRPr="00681050">
              <w:t>Criminal cases per capita</w:t>
            </w:r>
          </w:p>
        </w:tc>
        <w:tc>
          <w:tcPr>
            <w:tcW w:w="2126" w:type="dxa"/>
            <w:tcBorders>
              <w:top w:val="single" w:sz="6" w:space="0" w:color="auto"/>
            </w:tcBorders>
          </w:tcPr>
          <w:p w14:paraId="0ABC1A10" w14:textId="24F8200F" w:rsidR="006F5DF7" w:rsidRDefault="00681050" w:rsidP="0016573F">
            <w:r w:rsidRPr="00681050">
              <w:t>Categorical</w:t>
            </w:r>
          </w:p>
        </w:tc>
        <w:tc>
          <w:tcPr>
            <w:tcW w:w="4309" w:type="dxa"/>
            <w:tcBorders>
              <w:top w:val="single" w:sz="6" w:space="0" w:color="auto"/>
            </w:tcBorders>
          </w:tcPr>
          <w:p w14:paraId="6D408584" w14:textId="44A2141E" w:rsidR="006F5DF7" w:rsidRDefault="00681050" w:rsidP="0016573F">
            <w:r w:rsidRPr="00681050">
              <w:t>Includes murder, theft, and other criminal cases</w:t>
            </w:r>
          </w:p>
        </w:tc>
      </w:tr>
      <w:tr w:rsidR="00681050" w14:paraId="43E4707E" w14:textId="77777777" w:rsidTr="00681050">
        <w:tc>
          <w:tcPr>
            <w:tcW w:w="1843" w:type="dxa"/>
          </w:tcPr>
          <w:p w14:paraId="70130679" w14:textId="77777777" w:rsidR="00681050" w:rsidRPr="00681050" w:rsidRDefault="00681050" w:rsidP="00681050">
            <w:pPr>
              <w:rPr>
                <w:sz w:val="20"/>
                <w:szCs w:val="20"/>
              </w:rPr>
            </w:pPr>
          </w:p>
        </w:tc>
        <w:tc>
          <w:tcPr>
            <w:tcW w:w="2693" w:type="dxa"/>
          </w:tcPr>
          <w:p w14:paraId="24EC3483" w14:textId="77777777" w:rsidR="00681050" w:rsidRDefault="00681050" w:rsidP="0016573F"/>
        </w:tc>
        <w:tc>
          <w:tcPr>
            <w:tcW w:w="2977" w:type="dxa"/>
          </w:tcPr>
          <w:p w14:paraId="14A75671" w14:textId="77777777" w:rsidR="00681050" w:rsidRDefault="00681050" w:rsidP="0016573F"/>
        </w:tc>
        <w:tc>
          <w:tcPr>
            <w:tcW w:w="2126" w:type="dxa"/>
          </w:tcPr>
          <w:p w14:paraId="72ABE026" w14:textId="77777777" w:rsidR="00681050" w:rsidRPr="00681050" w:rsidRDefault="00681050" w:rsidP="0016573F"/>
        </w:tc>
        <w:tc>
          <w:tcPr>
            <w:tcW w:w="4309" w:type="dxa"/>
          </w:tcPr>
          <w:p w14:paraId="46C30D5D" w14:textId="77777777" w:rsidR="00681050" w:rsidRPr="00681050" w:rsidRDefault="00681050" w:rsidP="0016573F"/>
        </w:tc>
      </w:tr>
      <w:tr w:rsidR="006F5DF7" w14:paraId="28FF5522" w14:textId="77777777" w:rsidTr="00681050">
        <w:tc>
          <w:tcPr>
            <w:tcW w:w="1843" w:type="dxa"/>
            <w:tcBorders>
              <w:bottom w:val="single" w:sz="6" w:space="0" w:color="auto"/>
            </w:tcBorders>
          </w:tcPr>
          <w:p w14:paraId="5CE3CAEB" w14:textId="77777777" w:rsidR="006F5DF7" w:rsidRPr="00681050" w:rsidRDefault="006F5DF7" w:rsidP="00681050">
            <w:pPr>
              <w:rPr>
                <w:sz w:val="20"/>
                <w:szCs w:val="20"/>
              </w:rPr>
            </w:pPr>
          </w:p>
        </w:tc>
        <w:tc>
          <w:tcPr>
            <w:tcW w:w="2693" w:type="dxa"/>
            <w:tcBorders>
              <w:bottom w:val="single" w:sz="6" w:space="0" w:color="auto"/>
            </w:tcBorders>
          </w:tcPr>
          <w:p w14:paraId="29EC7383" w14:textId="1A6C7E11" w:rsidR="006F5DF7" w:rsidRDefault="006F5DF7" w:rsidP="0016573F">
            <w:r>
              <w:t>Number of land conflict cases</w:t>
            </w:r>
          </w:p>
        </w:tc>
        <w:tc>
          <w:tcPr>
            <w:tcW w:w="2977" w:type="dxa"/>
            <w:tcBorders>
              <w:bottom w:val="single" w:sz="6" w:space="0" w:color="auto"/>
            </w:tcBorders>
          </w:tcPr>
          <w:p w14:paraId="6F182FC5" w14:textId="77777777" w:rsidR="006F5DF7" w:rsidRDefault="006F5DF7" w:rsidP="0016573F"/>
        </w:tc>
        <w:tc>
          <w:tcPr>
            <w:tcW w:w="2126" w:type="dxa"/>
            <w:tcBorders>
              <w:bottom w:val="single" w:sz="6" w:space="0" w:color="auto"/>
            </w:tcBorders>
          </w:tcPr>
          <w:p w14:paraId="0DED87D7" w14:textId="31D4A685" w:rsidR="006F5DF7" w:rsidRDefault="00681050" w:rsidP="0016573F">
            <w:r w:rsidRPr="00681050">
              <w:t>Categorical</w:t>
            </w:r>
          </w:p>
        </w:tc>
        <w:tc>
          <w:tcPr>
            <w:tcW w:w="4309" w:type="dxa"/>
            <w:tcBorders>
              <w:bottom w:val="single" w:sz="6" w:space="0" w:color="auto"/>
            </w:tcBorders>
          </w:tcPr>
          <w:p w14:paraId="6C80EC8A" w14:textId="4784D4CD" w:rsidR="006F5DF7" w:rsidRDefault="00681050" w:rsidP="0016573F">
            <w:r w:rsidRPr="00681050">
              <w:t>In the previous 12 months</w:t>
            </w:r>
          </w:p>
        </w:tc>
      </w:tr>
      <w:tr w:rsidR="006F5DF7" w14:paraId="21FD0893" w14:textId="77777777" w:rsidTr="00681050">
        <w:tc>
          <w:tcPr>
            <w:tcW w:w="1843" w:type="dxa"/>
            <w:tcBorders>
              <w:top w:val="single" w:sz="6" w:space="0" w:color="auto"/>
            </w:tcBorders>
          </w:tcPr>
          <w:p w14:paraId="0DC01BD4" w14:textId="73D5E493" w:rsidR="006F5DF7" w:rsidRPr="00681050" w:rsidRDefault="00E43350" w:rsidP="00681050">
            <w:pPr>
              <w:rPr>
                <w:sz w:val="20"/>
                <w:szCs w:val="20"/>
              </w:rPr>
            </w:pPr>
            <w:r w:rsidRPr="00681050">
              <w:rPr>
                <w:sz w:val="20"/>
                <w:szCs w:val="20"/>
              </w:rPr>
              <w:t>Migration</w:t>
            </w:r>
          </w:p>
        </w:tc>
        <w:tc>
          <w:tcPr>
            <w:tcW w:w="2693" w:type="dxa"/>
            <w:tcBorders>
              <w:top w:val="single" w:sz="6" w:space="0" w:color="auto"/>
            </w:tcBorders>
          </w:tcPr>
          <w:p w14:paraId="1DF83AE8" w14:textId="3AA70141" w:rsidR="006F5DF7" w:rsidRDefault="00E43350" w:rsidP="0016573F">
            <w:r>
              <w:t>Number of in-migrants</w:t>
            </w:r>
          </w:p>
        </w:tc>
        <w:tc>
          <w:tcPr>
            <w:tcW w:w="2977" w:type="dxa"/>
            <w:tcBorders>
              <w:top w:val="single" w:sz="6" w:space="0" w:color="auto"/>
            </w:tcBorders>
          </w:tcPr>
          <w:p w14:paraId="56F8942C" w14:textId="77777777" w:rsidR="006F5DF7" w:rsidRDefault="006F5DF7" w:rsidP="0016573F"/>
        </w:tc>
        <w:tc>
          <w:tcPr>
            <w:tcW w:w="2126" w:type="dxa"/>
            <w:tcBorders>
              <w:top w:val="single" w:sz="6" w:space="0" w:color="auto"/>
            </w:tcBorders>
          </w:tcPr>
          <w:p w14:paraId="1959372D" w14:textId="344F13F5" w:rsidR="006F5DF7" w:rsidRDefault="00681050" w:rsidP="0016573F">
            <w:r w:rsidRPr="00681050">
              <w:t>Categorical</w:t>
            </w:r>
          </w:p>
        </w:tc>
        <w:tc>
          <w:tcPr>
            <w:tcW w:w="4309" w:type="dxa"/>
            <w:tcBorders>
              <w:top w:val="single" w:sz="6" w:space="0" w:color="auto"/>
            </w:tcBorders>
          </w:tcPr>
          <w:p w14:paraId="0EA66F00" w14:textId="515F5730" w:rsidR="006F5DF7" w:rsidRDefault="00681050" w:rsidP="0016573F">
            <w:r w:rsidRPr="00681050">
              <w:t>Migration into the commune</w:t>
            </w:r>
          </w:p>
        </w:tc>
      </w:tr>
      <w:tr w:rsidR="006F5DF7" w14:paraId="1BAA8627" w14:textId="77777777" w:rsidTr="00681050">
        <w:tc>
          <w:tcPr>
            <w:tcW w:w="1843" w:type="dxa"/>
            <w:tcBorders>
              <w:bottom w:val="single" w:sz="6" w:space="0" w:color="auto"/>
            </w:tcBorders>
          </w:tcPr>
          <w:p w14:paraId="7D929ADA" w14:textId="77777777" w:rsidR="006F5DF7" w:rsidRPr="00681050" w:rsidRDefault="006F5DF7" w:rsidP="00681050">
            <w:pPr>
              <w:rPr>
                <w:sz w:val="20"/>
                <w:szCs w:val="20"/>
              </w:rPr>
            </w:pPr>
          </w:p>
        </w:tc>
        <w:tc>
          <w:tcPr>
            <w:tcW w:w="2693" w:type="dxa"/>
            <w:tcBorders>
              <w:bottom w:val="single" w:sz="6" w:space="0" w:color="auto"/>
            </w:tcBorders>
          </w:tcPr>
          <w:p w14:paraId="7C4BA27E" w14:textId="66CF1C8D" w:rsidR="006F5DF7" w:rsidRDefault="00E43350" w:rsidP="0016573F">
            <w:r>
              <w:t>Number of out-migrants</w:t>
            </w:r>
          </w:p>
        </w:tc>
        <w:tc>
          <w:tcPr>
            <w:tcW w:w="2977" w:type="dxa"/>
            <w:tcBorders>
              <w:bottom w:val="single" w:sz="6" w:space="0" w:color="auto"/>
            </w:tcBorders>
          </w:tcPr>
          <w:p w14:paraId="7CA5B1EF" w14:textId="77777777" w:rsidR="006F5DF7" w:rsidRDefault="006F5DF7" w:rsidP="0016573F"/>
        </w:tc>
        <w:tc>
          <w:tcPr>
            <w:tcW w:w="2126" w:type="dxa"/>
            <w:tcBorders>
              <w:bottom w:val="single" w:sz="6" w:space="0" w:color="auto"/>
            </w:tcBorders>
          </w:tcPr>
          <w:p w14:paraId="7BA808E5" w14:textId="087E58DB" w:rsidR="006F5DF7" w:rsidRDefault="00681050" w:rsidP="0016573F">
            <w:r w:rsidRPr="00681050">
              <w:t>Categorical</w:t>
            </w:r>
          </w:p>
        </w:tc>
        <w:tc>
          <w:tcPr>
            <w:tcW w:w="4309" w:type="dxa"/>
            <w:tcBorders>
              <w:bottom w:val="single" w:sz="6" w:space="0" w:color="auto"/>
            </w:tcBorders>
          </w:tcPr>
          <w:p w14:paraId="786A28C2" w14:textId="2C160024" w:rsidR="006F5DF7" w:rsidRDefault="00681050" w:rsidP="0016573F">
            <w:r w:rsidRPr="00681050">
              <w:t xml:space="preserve">Migration </w:t>
            </w:r>
            <w:r>
              <w:t>out of</w:t>
            </w:r>
            <w:r w:rsidRPr="00681050">
              <w:t xml:space="preserve"> the commune</w:t>
            </w:r>
          </w:p>
        </w:tc>
      </w:tr>
      <w:tr w:rsidR="006F5DF7" w14:paraId="41F19709" w14:textId="77777777" w:rsidTr="00681050">
        <w:tc>
          <w:tcPr>
            <w:tcW w:w="1843" w:type="dxa"/>
            <w:tcBorders>
              <w:top w:val="single" w:sz="6" w:space="0" w:color="auto"/>
            </w:tcBorders>
          </w:tcPr>
          <w:p w14:paraId="5F2D3C08" w14:textId="7D358546" w:rsidR="006F5DF7" w:rsidRPr="00681050" w:rsidRDefault="00E43350" w:rsidP="00681050">
            <w:pPr>
              <w:rPr>
                <w:sz w:val="20"/>
                <w:szCs w:val="20"/>
              </w:rPr>
            </w:pPr>
            <w:r w:rsidRPr="00681050">
              <w:rPr>
                <w:sz w:val="20"/>
                <w:szCs w:val="20"/>
              </w:rPr>
              <w:t>Control</w:t>
            </w:r>
          </w:p>
        </w:tc>
        <w:tc>
          <w:tcPr>
            <w:tcW w:w="2693" w:type="dxa"/>
            <w:tcBorders>
              <w:top w:val="single" w:sz="6" w:space="0" w:color="auto"/>
            </w:tcBorders>
          </w:tcPr>
          <w:p w14:paraId="6564EE2C" w14:textId="4033C458" w:rsidR="006F5DF7" w:rsidRDefault="00E43350" w:rsidP="0016573F">
            <w:r>
              <w:t>Mean elevation (</w:t>
            </w:r>
            <w:proofErr w:type="spellStart"/>
            <w:r>
              <w:t>masl</w:t>
            </w:r>
            <w:proofErr w:type="spellEnd"/>
            <w:r>
              <w:t>)</w:t>
            </w:r>
          </w:p>
        </w:tc>
        <w:tc>
          <w:tcPr>
            <w:tcW w:w="2977" w:type="dxa"/>
            <w:tcBorders>
              <w:top w:val="single" w:sz="6" w:space="0" w:color="auto"/>
            </w:tcBorders>
          </w:tcPr>
          <w:p w14:paraId="6C120412" w14:textId="77777777" w:rsidR="006F5DF7" w:rsidRDefault="006F5DF7" w:rsidP="0016573F"/>
        </w:tc>
        <w:tc>
          <w:tcPr>
            <w:tcW w:w="2126" w:type="dxa"/>
            <w:tcBorders>
              <w:top w:val="single" w:sz="6" w:space="0" w:color="auto"/>
            </w:tcBorders>
          </w:tcPr>
          <w:p w14:paraId="0A330A92" w14:textId="5A9FCDC7" w:rsidR="006F5DF7" w:rsidRDefault="00681050" w:rsidP="0016573F">
            <w:r w:rsidRPr="00681050">
              <w:t>Categorical</w:t>
            </w:r>
          </w:p>
        </w:tc>
        <w:tc>
          <w:tcPr>
            <w:tcW w:w="4309" w:type="dxa"/>
            <w:tcBorders>
              <w:top w:val="single" w:sz="6" w:space="0" w:color="auto"/>
            </w:tcBorders>
          </w:tcPr>
          <w:p w14:paraId="63294965" w14:textId="4A73314F" w:rsidR="006F5DF7" w:rsidRDefault="00681050" w:rsidP="0016573F">
            <w:r w:rsidRPr="00681050">
              <w:t>Mean elevation for the commune</w:t>
            </w:r>
          </w:p>
        </w:tc>
      </w:tr>
      <w:tr w:rsidR="00E43350" w14:paraId="22CE1147" w14:textId="77777777" w:rsidTr="00681050">
        <w:tc>
          <w:tcPr>
            <w:tcW w:w="1843" w:type="dxa"/>
          </w:tcPr>
          <w:p w14:paraId="2A77A893" w14:textId="77777777" w:rsidR="00E43350" w:rsidRPr="00681050" w:rsidRDefault="00E43350" w:rsidP="00681050">
            <w:pPr>
              <w:rPr>
                <w:sz w:val="20"/>
                <w:szCs w:val="20"/>
              </w:rPr>
            </w:pPr>
          </w:p>
        </w:tc>
        <w:tc>
          <w:tcPr>
            <w:tcW w:w="2693" w:type="dxa"/>
          </w:tcPr>
          <w:p w14:paraId="4B8ADD41" w14:textId="6CDDF7D4" w:rsidR="00E43350" w:rsidRDefault="00E43350" w:rsidP="0016573F">
            <w:r>
              <w:t>Distance to international border (km)</w:t>
            </w:r>
          </w:p>
        </w:tc>
        <w:tc>
          <w:tcPr>
            <w:tcW w:w="2977" w:type="dxa"/>
          </w:tcPr>
          <w:p w14:paraId="2956D5E4" w14:textId="77777777" w:rsidR="00E43350" w:rsidRDefault="00E43350" w:rsidP="0016573F"/>
        </w:tc>
        <w:tc>
          <w:tcPr>
            <w:tcW w:w="2126" w:type="dxa"/>
          </w:tcPr>
          <w:p w14:paraId="0358460D" w14:textId="621BCFA1" w:rsidR="00E43350" w:rsidRDefault="00681050" w:rsidP="0016573F">
            <w:r w:rsidRPr="00681050">
              <w:t>Categorical</w:t>
            </w:r>
          </w:p>
        </w:tc>
        <w:tc>
          <w:tcPr>
            <w:tcW w:w="4309" w:type="dxa"/>
          </w:tcPr>
          <w:p w14:paraId="6C84195E" w14:textId="306627C3" w:rsidR="00E43350" w:rsidRDefault="00681050" w:rsidP="0016573F">
            <w:r w:rsidRPr="00681050">
              <w:t>Distance from the centre of the commune to the nearest international border</w:t>
            </w:r>
          </w:p>
        </w:tc>
      </w:tr>
      <w:tr w:rsidR="00E43350" w14:paraId="4E96F0D0" w14:textId="77777777" w:rsidTr="00681050">
        <w:tc>
          <w:tcPr>
            <w:tcW w:w="1843" w:type="dxa"/>
          </w:tcPr>
          <w:p w14:paraId="7763816D" w14:textId="77777777" w:rsidR="00E43350" w:rsidRPr="00681050" w:rsidRDefault="00E43350" w:rsidP="00681050">
            <w:pPr>
              <w:rPr>
                <w:sz w:val="20"/>
                <w:szCs w:val="20"/>
              </w:rPr>
            </w:pPr>
          </w:p>
        </w:tc>
        <w:tc>
          <w:tcPr>
            <w:tcW w:w="2693" w:type="dxa"/>
          </w:tcPr>
          <w:p w14:paraId="3F69331A" w14:textId="56BEA801" w:rsidR="00E43350" w:rsidRDefault="00E43350" w:rsidP="0016573F">
            <w:r>
              <w:t>Distance to Provincial Capital (km)</w:t>
            </w:r>
          </w:p>
        </w:tc>
        <w:tc>
          <w:tcPr>
            <w:tcW w:w="2977" w:type="dxa"/>
          </w:tcPr>
          <w:p w14:paraId="41DA33B4" w14:textId="77777777" w:rsidR="00E43350" w:rsidRDefault="00E43350" w:rsidP="0016573F"/>
        </w:tc>
        <w:tc>
          <w:tcPr>
            <w:tcW w:w="2126" w:type="dxa"/>
          </w:tcPr>
          <w:p w14:paraId="6AFE5043" w14:textId="68BAB807" w:rsidR="00E43350" w:rsidRDefault="00681050" w:rsidP="0016573F">
            <w:r w:rsidRPr="00681050">
              <w:t>Categorical</w:t>
            </w:r>
          </w:p>
        </w:tc>
        <w:tc>
          <w:tcPr>
            <w:tcW w:w="4309" w:type="dxa"/>
          </w:tcPr>
          <w:p w14:paraId="395A0C4E" w14:textId="2C425119" w:rsidR="00E43350" w:rsidRDefault="00681050" w:rsidP="0016573F">
            <w:r w:rsidRPr="00681050">
              <w:t>Distance from the centre of the commune to the centre of the provincial capital (town or city)</w:t>
            </w:r>
          </w:p>
        </w:tc>
      </w:tr>
      <w:tr w:rsidR="00E43350" w14:paraId="24FE570F" w14:textId="77777777" w:rsidTr="00681050">
        <w:tc>
          <w:tcPr>
            <w:tcW w:w="1843" w:type="dxa"/>
          </w:tcPr>
          <w:p w14:paraId="6BCC913D" w14:textId="77777777" w:rsidR="00E43350" w:rsidRPr="00681050" w:rsidRDefault="00E43350" w:rsidP="00681050">
            <w:pPr>
              <w:rPr>
                <w:sz w:val="20"/>
                <w:szCs w:val="20"/>
              </w:rPr>
            </w:pPr>
          </w:p>
        </w:tc>
        <w:tc>
          <w:tcPr>
            <w:tcW w:w="2693" w:type="dxa"/>
          </w:tcPr>
          <w:p w14:paraId="21ECB8A3" w14:textId="11815183" w:rsidR="00E43350" w:rsidRDefault="00E43350" w:rsidP="0016573F">
            <w:r>
              <w:t>Presence of economic land concessions</w:t>
            </w:r>
          </w:p>
        </w:tc>
        <w:tc>
          <w:tcPr>
            <w:tcW w:w="2977" w:type="dxa"/>
          </w:tcPr>
          <w:p w14:paraId="11741936" w14:textId="77777777" w:rsidR="00E43350" w:rsidRDefault="00E43350" w:rsidP="0016573F"/>
        </w:tc>
        <w:tc>
          <w:tcPr>
            <w:tcW w:w="2126" w:type="dxa"/>
          </w:tcPr>
          <w:p w14:paraId="2DF7F7D9" w14:textId="77777777" w:rsidR="00E43350" w:rsidRDefault="00E43350" w:rsidP="0016573F"/>
        </w:tc>
        <w:tc>
          <w:tcPr>
            <w:tcW w:w="4309" w:type="dxa"/>
          </w:tcPr>
          <w:p w14:paraId="1CEC0166" w14:textId="57357D2A" w:rsidR="00E43350" w:rsidRDefault="00681050" w:rsidP="0016573F">
            <w:r w:rsidRPr="00681050">
              <w:t xml:space="preserve">Binary. 1 = part or </w:t>
            </w:r>
            <w:proofErr w:type="gramStart"/>
            <w:r w:rsidRPr="00681050">
              <w:t>all of</w:t>
            </w:r>
            <w:proofErr w:type="gramEnd"/>
            <w:r w:rsidRPr="00681050">
              <w:t xml:space="preserve"> an economic land concession falls within the boundary of the commune, 0 = no economic land concession falls within the commune boundary</w:t>
            </w:r>
          </w:p>
        </w:tc>
      </w:tr>
      <w:tr w:rsidR="00E43350" w14:paraId="6C647D5A" w14:textId="77777777" w:rsidTr="00681050">
        <w:tc>
          <w:tcPr>
            <w:tcW w:w="1843" w:type="dxa"/>
          </w:tcPr>
          <w:p w14:paraId="4F7D83EF" w14:textId="77777777" w:rsidR="00E43350" w:rsidRPr="00681050" w:rsidRDefault="00E43350" w:rsidP="00681050">
            <w:pPr>
              <w:rPr>
                <w:sz w:val="20"/>
                <w:szCs w:val="20"/>
              </w:rPr>
            </w:pPr>
          </w:p>
        </w:tc>
        <w:tc>
          <w:tcPr>
            <w:tcW w:w="2693" w:type="dxa"/>
          </w:tcPr>
          <w:p w14:paraId="1D3B44E3" w14:textId="433571B5" w:rsidR="00E43350" w:rsidRDefault="00E43350" w:rsidP="0016573F">
            <w:r>
              <w:t>Presence of protected area</w:t>
            </w:r>
          </w:p>
        </w:tc>
        <w:tc>
          <w:tcPr>
            <w:tcW w:w="2977" w:type="dxa"/>
          </w:tcPr>
          <w:p w14:paraId="05CE82DF" w14:textId="77777777" w:rsidR="00E43350" w:rsidRDefault="00E43350" w:rsidP="0016573F"/>
        </w:tc>
        <w:tc>
          <w:tcPr>
            <w:tcW w:w="2126" w:type="dxa"/>
          </w:tcPr>
          <w:p w14:paraId="5E7F66A6" w14:textId="77777777" w:rsidR="00E43350" w:rsidRDefault="00E43350" w:rsidP="0016573F"/>
        </w:tc>
        <w:tc>
          <w:tcPr>
            <w:tcW w:w="4309" w:type="dxa"/>
          </w:tcPr>
          <w:p w14:paraId="5891CCA3" w14:textId="5D5D4885" w:rsidR="00E43350" w:rsidRDefault="00681050" w:rsidP="0016573F">
            <w:r w:rsidRPr="00681050">
              <w:t xml:space="preserve">Binary. 1 = part or all of </w:t>
            </w:r>
            <w:proofErr w:type="gramStart"/>
            <w:r w:rsidRPr="00681050">
              <w:t>an</w:t>
            </w:r>
            <w:proofErr w:type="gramEnd"/>
            <w:r w:rsidRPr="00681050">
              <w:t xml:space="preserve"> protected area falls within the boundary of the commune, 0 = no protected area falls within the commune boundary. "Protected area" includes Wildlife Sanctuary, National Park, Protected Landscapes, Multiple-use areas, RAMSAR sites</w:t>
            </w:r>
          </w:p>
        </w:tc>
      </w:tr>
      <w:tr w:rsidR="00E43350" w14:paraId="290683A8" w14:textId="77777777" w:rsidTr="00681050">
        <w:tc>
          <w:tcPr>
            <w:tcW w:w="1843" w:type="dxa"/>
            <w:tcBorders>
              <w:bottom w:val="single" w:sz="12" w:space="0" w:color="auto"/>
            </w:tcBorders>
          </w:tcPr>
          <w:p w14:paraId="3D08C9F1" w14:textId="77777777" w:rsidR="00E43350" w:rsidRPr="00681050" w:rsidRDefault="00E43350" w:rsidP="00681050">
            <w:pPr>
              <w:rPr>
                <w:sz w:val="20"/>
                <w:szCs w:val="20"/>
              </w:rPr>
            </w:pPr>
          </w:p>
        </w:tc>
        <w:tc>
          <w:tcPr>
            <w:tcW w:w="2693" w:type="dxa"/>
            <w:tcBorders>
              <w:bottom w:val="single" w:sz="12" w:space="0" w:color="auto"/>
            </w:tcBorders>
          </w:tcPr>
          <w:p w14:paraId="1537F559" w14:textId="55E390A6" w:rsidR="00E43350" w:rsidRDefault="00E43350" w:rsidP="0016573F">
            <w:r>
              <w:t>Protected area category</w:t>
            </w:r>
          </w:p>
        </w:tc>
        <w:tc>
          <w:tcPr>
            <w:tcW w:w="2977" w:type="dxa"/>
            <w:tcBorders>
              <w:bottom w:val="single" w:sz="12" w:space="0" w:color="auto"/>
            </w:tcBorders>
          </w:tcPr>
          <w:p w14:paraId="1ECC2629" w14:textId="77777777" w:rsidR="00E43350" w:rsidRDefault="00E43350" w:rsidP="0016573F"/>
        </w:tc>
        <w:tc>
          <w:tcPr>
            <w:tcW w:w="2126" w:type="dxa"/>
            <w:tcBorders>
              <w:bottom w:val="single" w:sz="12" w:space="0" w:color="auto"/>
            </w:tcBorders>
          </w:tcPr>
          <w:p w14:paraId="18E0A9AB" w14:textId="77777777" w:rsidR="00E43350" w:rsidRDefault="00E43350" w:rsidP="0016573F"/>
        </w:tc>
        <w:tc>
          <w:tcPr>
            <w:tcW w:w="4309" w:type="dxa"/>
            <w:tcBorders>
              <w:bottom w:val="single" w:sz="12" w:space="0" w:color="auto"/>
            </w:tcBorders>
          </w:tcPr>
          <w:p w14:paraId="7DD9D67D" w14:textId="53591C0F" w:rsidR="00E43350" w:rsidRDefault="00681050" w:rsidP="0016573F">
            <w:r w:rsidRPr="00681050">
              <w:t>None = no protected area falls within commune, MULTI = more than one category of protected area falls within commune, WS = wildlife sanctuary, NP = national park, PL = protected landscape, MUA = multiple-use area, RMS = RAMSAR</w:t>
            </w:r>
          </w:p>
        </w:tc>
      </w:tr>
    </w:tbl>
    <w:p w14:paraId="12CED1FE" w14:textId="77777777" w:rsidR="002970E4" w:rsidRDefault="002970E4" w:rsidP="0016573F">
      <w:pPr>
        <w:sectPr w:rsidR="002970E4" w:rsidSect="00C109A4">
          <w:pgSz w:w="16838" w:h="11906" w:orient="landscape"/>
          <w:pgMar w:top="1440" w:right="1440" w:bottom="1440" w:left="1440" w:header="708" w:footer="708" w:gutter="0"/>
          <w:cols w:space="708"/>
          <w:docGrid w:linePitch="360"/>
        </w:sectPr>
      </w:pPr>
    </w:p>
    <w:p w14:paraId="60964397" w14:textId="2D287C75" w:rsidR="00176BB0" w:rsidRPr="00C76C14" w:rsidRDefault="00C744C0">
      <w:pPr>
        <w:rPr>
          <w:b/>
          <w:bCs/>
          <w:i/>
          <w:iCs/>
        </w:rPr>
      </w:pPr>
      <w:r w:rsidRPr="00C76C14">
        <w:rPr>
          <w:b/>
          <w:bCs/>
          <w:i/>
          <w:iCs/>
        </w:rPr>
        <w:lastRenderedPageBreak/>
        <w:t>Data processing</w:t>
      </w:r>
    </w:p>
    <w:p w14:paraId="32113782" w14:textId="503F2318" w:rsidR="00C76C14" w:rsidRPr="00C76C14" w:rsidRDefault="00C76C14" w:rsidP="00C76C14">
      <w:r>
        <w:t>The forest cover variable</w:t>
      </w:r>
      <w:r w:rsidR="00007B27">
        <w:t xml:space="preserve"> (response)</w:t>
      </w:r>
      <w:r>
        <w:t xml:space="preserve"> for both analyses w</w:t>
      </w:r>
      <w:r w:rsidR="00990D53">
        <w:t>as</w:t>
      </w:r>
      <w:r>
        <w:t xml:space="preserve"> extracted from the ESACCI product by totalling the number of pixels</w:t>
      </w:r>
      <w:r w:rsidR="00571267">
        <w:t xml:space="preserve"> (1 Pixel = 0.09km</w:t>
      </w:r>
      <w:r w:rsidR="00571267" w:rsidRPr="00571267">
        <w:rPr>
          <w:vertAlign w:val="superscript"/>
        </w:rPr>
        <w:t>2</w:t>
      </w:r>
      <w:r w:rsidR="00571267">
        <w:t>)</w:t>
      </w:r>
      <w:r>
        <w:t xml:space="preserve"> in each year classified as bands 50, 60, 61, 62, 70, 71, 72, 80, 81, 82, 90, and 100 (</w:t>
      </w:r>
      <w:r w:rsidRPr="000D7C25">
        <w:rPr>
          <w:highlight w:val="yellow"/>
        </w:rPr>
        <w:t xml:space="preserve">Table </w:t>
      </w:r>
      <w:proofErr w:type="spellStart"/>
      <w:r w:rsidRPr="000D7C25">
        <w:rPr>
          <w:highlight w:val="yellow"/>
        </w:rPr>
        <w:t>Sx</w:t>
      </w:r>
      <w:proofErr w:type="spellEnd"/>
      <w:r>
        <w:t>).</w:t>
      </w:r>
      <w:r w:rsidR="00990D53">
        <w:t xml:space="preserve"> For the macroeconomic analysis, the total forest cover for the whole country was used, and for the socioeconomic analysis the forest cover layer was further stratified into forest cover per commune</w:t>
      </w:r>
      <w:r w:rsidR="0074709B">
        <w:t xml:space="preserve"> and</w:t>
      </w:r>
      <w:r w:rsidR="00A54961">
        <w:t xml:space="preserve"> forest cover per</w:t>
      </w:r>
      <w:r w:rsidR="0074709B">
        <w:t xml:space="preserve"> province</w:t>
      </w:r>
      <w:r w:rsidR="00990D53">
        <w:t xml:space="preserve">. Forest cover data processing was done in QGIS </w:t>
      </w:r>
      <w:r w:rsidR="00990D53" w:rsidRPr="002A4BD1">
        <w:fldChar w:fldCharType="begin"/>
      </w:r>
      <w:r w:rsidR="00CC6840">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00990D53" w:rsidRPr="002A4BD1">
        <w:fldChar w:fldCharType="separate"/>
      </w:r>
      <w:r w:rsidR="00990D53" w:rsidRPr="002A4BD1">
        <w:rPr>
          <w:rFonts w:ascii="Calibri" w:hAnsi="Calibri" w:cs="Calibri"/>
          <w:szCs w:val="24"/>
        </w:rPr>
        <w:t>(QGIS Geographic Information System v3.16)</w:t>
      </w:r>
      <w:r w:rsidR="00990D53" w:rsidRPr="002A4BD1">
        <w:fldChar w:fldCharType="end"/>
      </w:r>
      <w:r w:rsidR="00990D53">
        <w:t xml:space="preserve">. </w:t>
      </w:r>
      <w:r w:rsidR="003A5DB8">
        <w:t>For both analyses, predictor variables were checked for collinearity, and if two variables in the same set had a correlation coefficient of &gt;0.6 then</w:t>
      </w:r>
      <w:r w:rsidR="00BD1065">
        <w:t xml:space="preserve"> generally</w:t>
      </w:r>
      <w:r w:rsidR="003A5DB8">
        <w:t xml:space="preserve"> one was removed (Supporting Information).  </w:t>
      </w:r>
      <w:r w:rsidR="003A5DB8">
        <w:fldChar w:fldCharType="begin"/>
      </w:r>
      <w:r w:rsidR="00CC6840">
        <w:instrText xml:space="preserve"> ADDIN ZOTERO_ITEM CSL_CITATION {"citationID":"pzELEQiV","properties":{"formattedCitation":"(2021)","plainCitation":"(2021)","dontUpdate":true,"noteIndex":0},"citationItems":[{"id":2067,"uris":["http://zotero.org/users/2170232/items/FKWGSHYN"],"uri":["http://zotero.org/users/2170232/items/FKWGSHYN"],"itemData":{"id":2067,"type":"book","event-place":"Vienna, Austria","publisher":"R Foundation for Statistical Computing","publisher-place":"Vienna, Austria","title":"R: A language and Environment for Statistical Computing","URL":"https://www.R-project.org/","version":"4.0","author":[{"family":"","given":"R Core Team"}],"issued":{"date-parts":[["2021"]]}}}],"schema":"https://github.com/citation-style-language/schema/raw/master/csl-citation.json"} </w:instrText>
      </w:r>
      <w:r w:rsidR="003A5DB8">
        <w:fldChar w:fldCharType="end"/>
      </w:r>
    </w:p>
    <w:p w14:paraId="5FF30469" w14:textId="054E90AF" w:rsidR="00C76C14" w:rsidRPr="00C76C14" w:rsidRDefault="00C76C14" w:rsidP="00C76C14">
      <w:pPr>
        <w:rPr>
          <w:i/>
          <w:iCs/>
        </w:rPr>
      </w:pPr>
      <w:r>
        <w:rPr>
          <w:i/>
          <w:iCs/>
        </w:rPr>
        <w:t>Macroeconomic analysis</w:t>
      </w:r>
    </w:p>
    <w:p w14:paraId="378460BD" w14:textId="70A70726" w:rsidR="00DD3028" w:rsidRDefault="00DD3028">
      <w:r>
        <w:t>F</w:t>
      </w:r>
      <w:r w:rsidR="000D7C25">
        <w:t>orest cover was converted to change in forest cover</w:t>
      </w:r>
      <w:r w:rsidR="00C76C14">
        <w:t xml:space="preserve"> </w:t>
      </w:r>
      <w:r>
        <w:t>using</w:t>
      </w:r>
      <w:r w:rsidR="00C76C14">
        <w:t xml:space="preserve"> </w:t>
      </w:r>
      <w:r w:rsidR="00C76C14" w:rsidRPr="00C76C14">
        <w:rPr>
          <w:i/>
          <w:iCs/>
        </w:rPr>
        <w:t>forest cover</w:t>
      </w:r>
      <w:r w:rsidR="00C76C14" w:rsidRPr="00C76C14">
        <w:rPr>
          <w:i/>
          <w:iCs/>
          <w:vertAlign w:val="subscript"/>
        </w:rPr>
        <w:t>t</w:t>
      </w:r>
      <w:r>
        <w:rPr>
          <w:i/>
          <w:iCs/>
          <w:vertAlign w:val="subscript"/>
        </w:rPr>
        <w:t>+1</w:t>
      </w:r>
      <w:r w:rsidR="00C76C14" w:rsidRPr="00C76C14">
        <w:rPr>
          <w:i/>
          <w:iCs/>
        </w:rPr>
        <w:t xml:space="preserve"> </w:t>
      </w:r>
      <w:r w:rsidR="00C76C14">
        <w:rPr>
          <w:rFonts w:cstheme="minorHAnsi"/>
          <w:i/>
          <w:iCs/>
        </w:rPr>
        <w:t>−</w:t>
      </w:r>
      <w:r w:rsidR="00C76C14" w:rsidRPr="00C76C14">
        <w:rPr>
          <w:i/>
          <w:iCs/>
        </w:rPr>
        <w:t xml:space="preserve"> forest cover</w:t>
      </w:r>
      <w:r w:rsidR="00C76C14" w:rsidRPr="00C76C14">
        <w:rPr>
          <w:i/>
          <w:iCs/>
          <w:vertAlign w:val="subscript"/>
        </w:rPr>
        <w:t>t</w:t>
      </w:r>
      <w:r>
        <w:t xml:space="preserve">, where </w:t>
      </w:r>
      <w:r>
        <w:rPr>
          <w:i/>
          <w:iCs/>
        </w:rPr>
        <w:t>t</w:t>
      </w:r>
      <w:r>
        <w:t xml:space="preserve"> represents year </w:t>
      </w:r>
      <w:r>
        <w:rPr>
          <w:i/>
          <w:iCs/>
        </w:rPr>
        <w:t>t.</w:t>
      </w:r>
      <w:r w:rsidR="00C76C14">
        <w:t xml:space="preserve"> </w:t>
      </w:r>
      <w:r>
        <w:t xml:space="preserve">All predictors were converted from raw values to change in values using </w:t>
      </w:r>
      <w:r w:rsidRPr="00DD3028">
        <w:rPr>
          <w:i/>
          <w:iCs/>
        </w:rPr>
        <w:t>X</w:t>
      </w:r>
      <w:r w:rsidRPr="00A54961">
        <w:rPr>
          <w:i/>
          <w:iCs/>
          <w:vertAlign w:val="subscript"/>
        </w:rPr>
        <w:t>t</w:t>
      </w:r>
      <w:r w:rsidRPr="00DD3028">
        <w:rPr>
          <w:rFonts w:cstheme="minorHAnsi"/>
          <w:i/>
          <w:iCs/>
          <w:vertAlign w:val="subscript"/>
        </w:rPr>
        <w:t>+1</w:t>
      </w:r>
      <w:r w:rsidRPr="00DD3028">
        <w:rPr>
          <w:i/>
          <w:iCs/>
        </w:rPr>
        <w:t xml:space="preserve"> </w:t>
      </w:r>
      <w:r w:rsidRPr="00DD3028">
        <w:rPr>
          <w:rFonts w:cstheme="minorHAnsi"/>
          <w:i/>
          <w:iCs/>
        </w:rPr>
        <w:t xml:space="preserve">– </w:t>
      </w:r>
      <w:proofErr w:type="spellStart"/>
      <w:r w:rsidRPr="00DD3028">
        <w:rPr>
          <w:rFonts w:cstheme="minorHAnsi"/>
          <w:i/>
          <w:iCs/>
        </w:rPr>
        <w:t>X</w:t>
      </w:r>
      <w:r w:rsidRPr="00DD3028">
        <w:rPr>
          <w:rFonts w:cstheme="minorHAnsi"/>
          <w:i/>
          <w:iCs/>
          <w:vertAlign w:val="subscript"/>
        </w:rPr>
        <w:t>t</w:t>
      </w:r>
      <w:proofErr w:type="spellEnd"/>
      <w:r>
        <w:rPr>
          <w:rFonts w:cstheme="minorHAnsi"/>
          <w:i/>
          <w:iCs/>
        </w:rPr>
        <w:t xml:space="preserve">, </w:t>
      </w:r>
      <w:r>
        <w:rPr>
          <w:rFonts w:cstheme="minorHAnsi"/>
        </w:rPr>
        <w:t xml:space="preserve">where </w:t>
      </w:r>
      <w:r>
        <w:rPr>
          <w:rFonts w:cstheme="minorHAnsi"/>
          <w:i/>
          <w:iCs/>
        </w:rPr>
        <w:t>t</w:t>
      </w:r>
      <w:r>
        <w:rPr>
          <w:rFonts w:cstheme="minorHAnsi"/>
        </w:rPr>
        <w:t xml:space="preserve"> represents year </w:t>
      </w:r>
      <w:r>
        <w:rPr>
          <w:rFonts w:cstheme="minorHAnsi"/>
          <w:i/>
          <w:iCs/>
        </w:rPr>
        <w:t>t</w:t>
      </w:r>
      <w:r w:rsidR="00CC6840">
        <w:rPr>
          <w:rFonts w:cstheme="minorHAnsi"/>
        </w:rPr>
        <w:t xml:space="preserve"> </w:t>
      </w:r>
      <w:r w:rsidR="00CC6840">
        <w:rPr>
          <w:rFonts w:cstheme="minorHAnsi"/>
        </w:rPr>
        <w:fldChar w:fldCharType="begin"/>
      </w:r>
      <w:r w:rsidR="00CC6840">
        <w:rPr>
          <w:rFonts w:cstheme="minorHAnsi"/>
        </w:rPr>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00CC6840">
        <w:rPr>
          <w:rFonts w:cstheme="minorHAnsi"/>
        </w:rPr>
        <w:fldChar w:fldCharType="separate"/>
      </w:r>
      <w:r w:rsidR="00CC6840" w:rsidRPr="00CC6840">
        <w:rPr>
          <w:rFonts w:ascii="Calibri" w:hAnsi="Calibri" w:cs="Calibri"/>
        </w:rPr>
        <w:t>(Barrett et al. 2006)</w:t>
      </w:r>
      <w:r w:rsidR="00CC6840">
        <w:rPr>
          <w:rFonts w:cstheme="minorHAnsi"/>
        </w:rPr>
        <w:fldChar w:fldCharType="end"/>
      </w:r>
      <w:r>
        <w:rPr>
          <w:rFonts w:cstheme="minorHAnsi"/>
        </w:rPr>
        <w:t xml:space="preserve">. The variable </w:t>
      </w:r>
      <w:r>
        <w:rPr>
          <w:rFonts w:cstheme="minorHAnsi"/>
          <w:i/>
          <w:iCs/>
        </w:rPr>
        <w:t>forest remaining</w:t>
      </w:r>
      <w:r>
        <w:rPr>
          <w:rFonts w:cstheme="minorHAnsi"/>
        </w:rPr>
        <w:t xml:space="preserve"> was left as raw values</w:t>
      </w:r>
      <w:r w:rsidR="00F644DB">
        <w:rPr>
          <w:rFonts w:cstheme="minorHAnsi"/>
        </w:rPr>
        <w:t xml:space="preserve"> (km</w:t>
      </w:r>
      <w:r w:rsidR="00F644DB" w:rsidRPr="00F644DB">
        <w:rPr>
          <w:rFonts w:cstheme="minorHAnsi"/>
          <w:vertAlign w:val="superscript"/>
        </w:rPr>
        <w:t>2</w:t>
      </w:r>
      <w:r w:rsidR="00F644DB">
        <w:rPr>
          <w:rFonts w:cstheme="minorHAnsi"/>
        </w:rPr>
        <w:t>)</w:t>
      </w:r>
      <w:r>
        <w:rPr>
          <w:rFonts w:cstheme="minorHAnsi"/>
        </w:rPr>
        <w:t xml:space="preserve">. </w:t>
      </w:r>
      <w:r w:rsidR="00D667FE">
        <w:rPr>
          <w:rFonts w:cstheme="minorHAnsi"/>
        </w:rPr>
        <w:t xml:space="preserve">Cambodia’s first general election and subsequent adoption of a free market economy occurred in 1993, resulting in unreliable GDP-related values for 1993 </w:t>
      </w:r>
      <w:r w:rsidR="00D667FE">
        <w:rPr>
          <w:rFonts w:cstheme="minorHAnsi"/>
        </w:rPr>
        <w:fldChar w:fldCharType="begin"/>
      </w:r>
      <w:r w:rsidR="00D667FE">
        <w:rPr>
          <w:rFonts w:cstheme="minorHAnsi"/>
        </w:rPr>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00D667FE">
        <w:rPr>
          <w:rFonts w:cstheme="minorHAnsi"/>
        </w:rPr>
        <w:fldChar w:fldCharType="separate"/>
      </w:r>
      <w:r w:rsidR="00D667FE" w:rsidRPr="00D667FE">
        <w:rPr>
          <w:rFonts w:ascii="Calibri" w:hAnsi="Calibri" w:cs="Calibri"/>
        </w:rPr>
        <w:t>(Chhair &amp; Ung 2013)</w:t>
      </w:r>
      <w:r w:rsidR="00D667FE">
        <w:rPr>
          <w:rFonts w:cstheme="minorHAnsi"/>
        </w:rPr>
        <w:fldChar w:fldCharType="end"/>
      </w:r>
      <w:r w:rsidR="00D667FE">
        <w:rPr>
          <w:rFonts w:cstheme="minorHAnsi"/>
        </w:rPr>
        <w:t xml:space="preserve"> and subsequent change values in 1994, and so these were removed. </w:t>
      </w:r>
      <w:r w:rsidR="00F644DB">
        <w:rPr>
          <w:rFonts w:cstheme="minorHAnsi"/>
        </w:rPr>
        <w:t xml:space="preserve">To simplify interpretation, predictor variables were not centred or scaled prior to change calculations or modelling. </w:t>
      </w:r>
    </w:p>
    <w:p w14:paraId="0863910E" w14:textId="42E106CE" w:rsidR="00DD3028" w:rsidRPr="00DD3028" w:rsidRDefault="00DD3028">
      <w:pPr>
        <w:rPr>
          <w:i/>
          <w:iCs/>
        </w:rPr>
      </w:pPr>
      <w:r>
        <w:rPr>
          <w:i/>
          <w:iCs/>
        </w:rPr>
        <w:t>Socioeconomic analysis</w:t>
      </w:r>
    </w:p>
    <w:p w14:paraId="7538FD0B" w14:textId="0D87EE1B" w:rsidR="004B385D" w:rsidRPr="004B385D" w:rsidRDefault="004B385D">
      <w:r>
        <w:t xml:space="preserve">Data from the Commune Database were at the </w:t>
      </w:r>
      <w:r w:rsidR="00DE2078">
        <w:t>resolution of individual village</w:t>
      </w:r>
      <w:r>
        <w:t>, and so the selected variables (Table 2) were aggregated to the commune</w:t>
      </w:r>
      <w:r w:rsidR="007417B6">
        <w:t xml:space="preserve"> and province level</w:t>
      </w:r>
      <w:r w:rsidR="007F487C">
        <w:t xml:space="preserve"> after error checking and cleaning (</w:t>
      </w:r>
      <w:r w:rsidR="003A5DB8">
        <w:t>Supporting Information)</w:t>
      </w:r>
      <w:r>
        <w:t>.</w:t>
      </w:r>
      <w:r w:rsidR="00DE2078">
        <w:t xml:space="preserve"> Some variables were converted from raw values to proportional data to account for large differences in commune</w:t>
      </w:r>
      <w:r w:rsidR="004F6196">
        <w:t xml:space="preserve"> and province</w:t>
      </w:r>
      <w:r w:rsidR="00DE2078">
        <w:t xml:space="preserve"> size and human population (Table 2). </w:t>
      </w:r>
      <w:r w:rsidR="003564E8">
        <w:t>Data were checked for errors in R</w:t>
      </w:r>
      <w:r w:rsidR="002A4BD1">
        <w:t xml:space="preserve"> (Supporting Information, R Core Team, version 4.0)</w:t>
      </w:r>
      <w:r w:rsidR="003A5DB8">
        <w:t xml:space="preserve">. </w:t>
      </w:r>
    </w:p>
    <w:p w14:paraId="14BD3F12" w14:textId="6BCDFE44" w:rsidR="00C744C0" w:rsidRPr="00CC6840" w:rsidRDefault="00CC6840">
      <w:pPr>
        <w:rPr>
          <w:b/>
          <w:bCs/>
          <w:i/>
          <w:iCs/>
        </w:rPr>
      </w:pPr>
      <w:r>
        <w:rPr>
          <w:b/>
          <w:bCs/>
          <w:i/>
          <w:iCs/>
        </w:rPr>
        <w:t>Modelling</w:t>
      </w:r>
      <w:r w:rsidR="00C744C0" w:rsidRPr="00CC6840">
        <w:rPr>
          <w:b/>
          <w:bCs/>
          <w:i/>
          <w:iCs/>
        </w:rPr>
        <w:t xml:space="preserve"> </w:t>
      </w:r>
    </w:p>
    <w:p w14:paraId="734AAA5F" w14:textId="58A065F8" w:rsidR="00C744C0" w:rsidRDefault="00F639F9">
      <w:pPr>
        <w:rPr>
          <w:i/>
          <w:iCs/>
        </w:rPr>
      </w:pPr>
      <w:commentRangeStart w:id="0"/>
      <w:r>
        <w:rPr>
          <w:i/>
          <w:iCs/>
        </w:rPr>
        <w:t>Macroeconomic models</w:t>
      </w:r>
      <w:commentRangeEnd w:id="0"/>
      <w:r w:rsidR="00C51408">
        <w:rPr>
          <w:rStyle w:val="CommentReference"/>
        </w:rPr>
        <w:commentReference w:id="0"/>
      </w:r>
    </w:p>
    <w:p w14:paraId="1C74D142" w14:textId="213795FD" w:rsidR="00CC6840" w:rsidRDefault="00CC6840">
      <w:r>
        <w:t xml:space="preserve">This analysis aimed to model the relationships between </w:t>
      </w:r>
      <w:r w:rsidR="00304F2B">
        <w:t xml:space="preserve">changes in macroeconomic predictors and </w:t>
      </w:r>
      <w:r w:rsidR="00D951BC">
        <w:t xml:space="preserve">1) </w:t>
      </w:r>
      <w:r w:rsidR="00A86D1A">
        <w:t xml:space="preserve">the </w:t>
      </w:r>
      <w:r w:rsidR="00304F2B">
        <w:t>rate of forest loss at a national level</w:t>
      </w:r>
      <w:r w:rsidR="00D951BC">
        <w:t xml:space="preserve"> and 2) the allocation of new ELCs, </w:t>
      </w:r>
      <w:r w:rsidR="00304F2B">
        <w:t xml:space="preserve">for the </w:t>
      </w:r>
      <w:proofErr w:type="gramStart"/>
      <w:r w:rsidR="00304F2B">
        <w:t>time period</w:t>
      </w:r>
      <w:proofErr w:type="gramEnd"/>
      <w:r w:rsidR="00304F2B">
        <w:t xml:space="preserve"> 1993 – 2015. Models were run</w:t>
      </w:r>
      <w:r w:rsidR="00A25588">
        <w:t xml:space="preserve"> for both response variables</w:t>
      </w:r>
      <w:r w:rsidR="00304F2B">
        <w:t xml:space="preserve"> </w:t>
      </w:r>
      <w:r w:rsidR="00A25588">
        <w:t>with</w:t>
      </w:r>
      <w:r w:rsidR="00304F2B">
        <w:t xml:space="preserve">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 The amount of forest remaining (km</w:t>
      </w:r>
      <w:r w:rsidR="00304F2B" w:rsidRPr="00304F2B">
        <w:rPr>
          <w:vertAlign w:val="superscript"/>
        </w:rPr>
        <w:t>2</w:t>
      </w:r>
      <w:r w:rsidR="00304F2B">
        <w:t>) was also included as a control variable in all models. Modelling</w:t>
      </w:r>
      <w:r w:rsidR="001C5A6F">
        <w:t xml:space="preserve"> was done using Generalised linear models (GLM)</w:t>
      </w:r>
      <w:r w:rsidR="00A86D1A">
        <w:t xml:space="preserve"> and</w:t>
      </w:r>
      <w:r w:rsidR="00304F2B">
        <w:t xml:space="preserve"> followed an information theoretic approach </w:t>
      </w:r>
      <w:r w:rsidR="00304F2B">
        <w:fldChar w:fldCharType="begin"/>
      </w:r>
      <w:r w:rsidR="00304F2B">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304F2B">
        <w:fldChar w:fldCharType="separate"/>
      </w:r>
      <w:r w:rsidR="00304F2B" w:rsidRPr="00304F2B">
        <w:rPr>
          <w:rFonts w:ascii="Calibri" w:hAnsi="Calibri" w:cs="Calibri"/>
        </w:rPr>
        <w:t>(Burnham &amp; Anderson 2007)</w:t>
      </w:r>
      <w:r w:rsidR="00304F2B">
        <w:fldChar w:fldCharType="end"/>
      </w:r>
      <w:r w:rsidR="008D1764">
        <w:t>.</w:t>
      </w:r>
      <w:r w:rsidR="001C5A6F">
        <w:t xml:space="preserve"> </w:t>
      </w:r>
      <w:r w:rsidR="00AA1611">
        <w:t>For the models with rate of forest loss as the response b</w:t>
      </w:r>
      <w:r w:rsidR="001C5A6F">
        <w:t>oth gaussian and gamma distributions were tested</w:t>
      </w:r>
      <w:r w:rsidR="00AA1611">
        <w:t>, and for the models with ELC allocation a Poisson distribution was used.</w:t>
      </w:r>
      <w:r w:rsidR="001C5A6F">
        <w:t xml:space="preserve"> </w:t>
      </w:r>
      <w:r w:rsidR="00AA1611">
        <w:t>R</w:t>
      </w:r>
      <w:r w:rsidR="001C5A6F">
        <w:t>esulting models were compared using Akaike’s Information Criterion (AIC). Final</w:t>
      </w:r>
      <w:r w:rsidR="00AA1611">
        <w:t xml:space="preserve"> rate of forest loss</w:t>
      </w:r>
      <w:r w:rsidR="001C5A6F">
        <w:t xml:space="preserve"> models </w:t>
      </w:r>
      <w:r w:rsidR="00A25588">
        <w:t>used</w:t>
      </w:r>
      <w:r w:rsidR="001C5A6F">
        <w:t xml:space="preserve"> gaussian distributions.</w:t>
      </w:r>
      <w:r w:rsidR="008D1764">
        <w:t xml:space="preserve"> All predictors in each model set ha</w:t>
      </w:r>
      <w:r w:rsidR="00574771">
        <w:t>d</w:t>
      </w:r>
      <w:r w:rsidR="008D1764">
        <w:t xml:space="preserve"> been selected because of a priori hypotheses</w:t>
      </w:r>
      <w:r w:rsidR="00574771">
        <w:t xml:space="preserve"> (</w:t>
      </w:r>
      <w:r w:rsidR="00574771" w:rsidRPr="00574771">
        <w:rPr>
          <w:highlight w:val="yellow"/>
        </w:rPr>
        <w:t xml:space="preserve">Table </w:t>
      </w:r>
      <w:proofErr w:type="spellStart"/>
      <w:r w:rsidR="00574771" w:rsidRPr="00574771">
        <w:rPr>
          <w:highlight w:val="yellow"/>
        </w:rPr>
        <w:t>Sx</w:t>
      </w:r>
      <w:proofErr w:type="spellEnd"/>
      <w:r w:rsidR="00574771">
        <w:t>)</w:t>
      </w:r>
      <w:r w:rsidR="008D1764">
        <w:t>, and so within each set all combinations of possible models were run and compared using</w:t>
      </w:r>
      <w:r w:rsidR="001C5A6F">
        <w:t xml:space="preserve"> AIC</w:t>
      </w:r>
      <w:r w:rsidR="008D1764">
        <w:t xml:space="preserve">. </w:t>
      </w:r>
      <w:r w:rsidR="00574771">
        <w:t xml:space="preserve">Models with </w:t>
      </w:r>
      <w:r w:rsidR="007417B6">
        <w:rPr>
          <w:rFonts w:cstheme="minorHAnsi"/>
        </w:rPr>
        <w:t>∆</w:t>
      </w:r>
      <w:r w:rsidR="00574771">
        <w:t xml:space="preserve">AIC &lt; 6 were considered to have sufficient support and retained in the final model set. Model averaging was implemented for the final model set, resulting in model-averaged coefficients for all model terms </w:t>
      </w:r>
      <w:r w:rsidR="00574771">
        <w:fldChar w:fldCharType="begin"/>
      </w:r>
      <w:r w:rsidR="00574771">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574771">
        <w:fldChar w:fldCharType="separate"/>
      </w:r>
      <w:r w:rsidR="00574771" w:rsidRPr="00574771">
        <w:rPr>
          <w:rFonts w:ascii="Calibri" w:hAnsi="Calibri" w:cs="Calibri"/>
        </w:rPr>
        <w:t>(Burnham &amp; Anderson 2007)</w:t>
      </w:r>
      <w:r w:rsidR="00574771">
        <w:fldChar w:fldCharType="end"/>
      </w:r>
      <w:r w:rsidR="00574771">
        <w:t>. This modelling procedure was repeated for a one-year time lag and two-year time lag as follows:</w:t>
      </w:r>
    </w:p>
    <w:p w14:paraId="65B60F8A" w14:textId="1EC7F00B" w:rsidR="00574771" w:rsidRDefault="001C5A6F">
      <w:commentRangeStart w:id="1"/>
      <w:r>
        <w:t>No time lag:</w:t>
      </w:r>
      <w:commentRangeEnd w:id="1"/>
      <w:r w:rsidR="0004621D">
        <w:rPr>
          <w:rStyle w:val="CommentReference"/>
        </w:rPr>
        <w:commentReference w:id="1"/>
      </w:r>
    </w:p>
    <w:p w14:paraId="77508BCB" w14:textId="3D130FC1" w:rsidR="001C5A6F" w:rsidRPr="000032BD" w:rsidRDefault="007F5F03">
      <w:pPr>
        <w:rPr>
          <w:sz w:val="28"/>
          <w:szCs w:val="28"/>
        </w:rPr>
      </w:pPr>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25C1B337" w14:textId="551EF895" w:rsidR="00CC6840" w:rsidRPr="000032BD" w:rsidRDefault="000032BD">
      <w:pPr>
        <w:rPr>
          <w:i/>
          <w:iCs/>
        </w:rPr>
      </w:pPr>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421282C9" w14:textId="6E334775" w:rsidR="00CC6840" w:rsidRDefault="000032BD">
      <w:r>
        <w:t>One year time lag:</w:t>
      </w:r>
    </w:p>
    <w:p w14:paraId="404934D6" w14:textId="2443C1C3" w:rsidR="000032BD" w:rsidRPr="000032BD" w:rsidRDefault="007F5F03">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1</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5E5A20DA" w14:textId="535660B4" w:rsidR="00307ACC" w:rsidRDefault="00307ACC" w:rsidP="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1</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33C8CB5C" w14:textId="408AE2FB" w:rsidR="00307ACC" w:rsidRPr="000032BD" w:rsidRDefault="00307ACC" w:rsidP="00307ACC">
      <w:pPr>
        <w:rPr>
          <w:i/>
          <w:iCs/>
        </w:rPr>
      </w:pPr>
      <w:proofErr w:type="gramStart"/>
      <w:r>
        <w:t>Two year</w:t>
      </w:r>
      <w:proofErr w:type="gramEnd"/>
      <w:r>
        <w:t xml:space="preserve"> time lag:</w:t>
      </w:r>
    </w:p>
    <w:p w14:paraId="318F48A4" w14:textId="67B25763" w:rsidR="00307ACC" w:rsidRPr="00307ACC" w:rsidRDefault="007F5F03">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2</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6E8598C4" w14:textId="77777777" w:rsidR="00A86D1A" w:rsidRDefault="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2</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072F59B5" w14:textId="77777777" w:rsidR="00316EC1" w:rsidRDefault="00316EC1">
      <w:pPr>
        <w:rPr>
          <w:i/>
          <w:iCs/>
        </w:rPr>
      </w:pPr>
    </w:p>
    <w:p w14:paraId="0FA0432C" w14:textId="3DD09D4D" w:rsidR="00F639F9" w:rsidRPr="00A86D1A" w:rsidRDefault="00F639F9">
      <w:r>
        <w:rPr>
          <w:i/>
          <w:iCs/>
        </w:rPr>
        <w:t>Socioeconomic models</w:t>
      </w:r>
    </w:p>
    <w:p w14:paraId="430A81E7" w14:textId="6C0049FD" w:rsidR="00316EC1" w:rsidRDefault="00A86D1A">
      <w:r>
        <w:t xml:space="preserve">This analysis aimed to model the relationships between forest cover and socioeconomic variables within communes between 2007 – 2012. </w:t>
      </w:r>
      <w:r w:rsidR="004F6196">
        <w:t>The results of initial commune-level modelling prompted further aggregation of</w:t>
      </w:r>
      <w:r w:rsidR="00D21B08">
        <w:t xml:space="preserve"> the</w:t>
      </w:r>
      <w:r w:rsidR="004F6196">
        <w:t xml:space="preserve"> data to the province</w:t>
      </w:r>
      <w:r w:rsidR="009C5130">
        <w:t>-</w:t>
      </w:r>
      <w:r w:rsidR="004F6196">
        <w:t xml:space="preserve">level and models were built to investigate the relationships between forest cover and socioeconomic variables within provinces for the same </w:t>
      </w:r>
      <w:proofErr w:type="gramStart"/>
      <w:r w:rsidR="004F6196">
        <w:t>time period</w:t>
      </w:r>
      <w:proofErr w:type="gramEnd"/>
      <w:r w:rsidR="004F6196">
        <w:t xml:space="preserve">. </w:t>
      </w:r>
    </w:p>
    <w:p w14:paraId="27D107B5" w14:textId="43E185A3" w:rsidR="00316EC1" w:rsidRPr="00316EC1" w:rsidRDefault="00316EC1">
      <w:pPr>
        <w:rPr>
          <w:i/>
          <w:iCs/>
        </w:rPr>
      </w:pPr>
      <w:r>
        <w:tab/>
      </w:r>
      <w:commentRangeStart w:id="2"/>
      <w:r>
        <w:rPr>
          <w:i/>
          <w:iCs/>
        </w:rPr>
        <w:t>Commune-level models</w:t>
      </w:r>
      <w:commentRangeEnd w:id="2"/>
      <w:r w:rsidR="00086320">
        <w:rPr>
          <w:rStyle w:val="CommentReference"/>
        </w:rPr>
        <w:commentReference w:id="2"/>
      </w:r>
    </w:p>
    <w:p w14:paraId="2E62404A" w14:textId="0229B563" w:rsidR="00845831" w:rsidRDefault="004F6196">
      <w:r>
        <w:t>Generalised linear mixed models (GLMM) were used</w:t>
      </w:r>
      <w:r w:rsidR="00970DF7">
        <w:t xml:space="preserve"> </w:t>
      </w:r>
      <w:r w:rsidR="00316EC1">
        <w:t>with</w:t>
      </w:r>
      <w:r w:rsidR="00970DF7">
        <w:t xml:space="preserve"> </w:t>
      </w:r>
      <w:r w:rsidR="009B3799">
        <w:t xml:space="preserve">commune nested within province as random intercept terms to account for repeat measurements and the hierarchical data structure, and year as a random slope term to account for temporal autocorrelation </w:t>
      </w:r>
      <w:r w:rsidR="009B3799">
        <w:fldChar w:fldCharType="begin"/>
      </w:r>
      <w:r w:rsidR="009B3799">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9B3799">
        <w:fldChar w:fldCharType="separate"/>
      </w:r>
      <w:r w:rsidR="009B3799" w:rsidRPr="00F310CE">
        <w:rPr>
          <w:rFonts w:ascii="Calibri" w:hAnsi="Calibri" w:cs="Calibri"/>
        </w:rPr>
        <w:t>(Zuur et al. 2009)</w:t>
      </w:r>
      <w:r w:rsidR="009B3799">
        <w:fldChar w:fldCharType="end"/>
      </w:r>
      <w:r w:rsidR="009B3799">
        <w:t>.</w:t>
      </w:r>
      <w:r w:rsidR="00970DF7">
        <w:t xml:space="preserve"> </w:t>
      </w:r>
      <w:r w:rsidR="009B3799">
        <w:t>The natural logarithm of commune area (km</w:t>
      </w:r>
      <w:r w:rsidR="009B3799" w:rsidRPr="009B3799">
        <w:rPr>
          <w:vertAlign w:val="superscript"/>
        </w:rPr>
        <w:t>2</w:t>
      </w:r>
      <w:r w:rsidR="009B3799">
        <w:t xml:space="preserve">) was used as an offset term in all models to account for large variation in commune size. </w:t>
      </w:r>
      <w:r w:rsidR="001A2A21">
        <w:t>Due to the large number of available predictor variables, maximal within-set m</w:t>
      </w:r>
      <w:r w:rsidR="006A13F8">
        <w:t>odels were run</w:t>
      </w:r>
      <w:r w:rsidR="001A2A21">
        <w:t xml:space="preserve"> first</w:t>
      </w:r>
      <w:r w:rsidR="006A13F8">
        <w:t xml:space="preserve"> </w:t>
      </w:r>
      <w:r w:rsidR="001A2A21">
        <w:t>for</w:t>
      </w:r>
      <w:r w:rsidR="006A13F8">
        <w:t xml:space="preserve"> each of the 8 variable sets (</w:t>
      </w:r>
      <w:r w:rsidR="006A13F8" w:rsidRPr="006A13F8">
        <w:rPr>
          <w:highlight w:val="yellow"/>
        </w:rPr>
        <w:t xml:space="preserve">Table </w:t>
      </w:r>
      <w:proofErr w:type="spellStart"/>
      <w:r w:rsidR="006A13F8" w:rsidRPr="006A13F8">
        <w:rPr>
          <w:highlight w:val="yellow"/>
        </w:rPr>
        <w:t>Sx</w:t>
      </w:r>
      <w:proofErr w:type="spellEnd"/>
      <w:r w:rsidR="006A13F8">
        <w:t>)</w:t>
      </w:r>
      <w:r w:rsidR="001A2A21">
        <w:t xml:space="preserve">, and variables with very weak, or no effect were dropped. </w:t>
      </w:r>
      <w:r w:rsidR="000550BA">
        <w:t xml:space="preserve">Simplified models were compared with maximal models using likelihood ratio tests and analysis of variance tests. </w:t>
      </w:r>
      <w:r w:rsidR="005C56C2">
        <w:t xml:space="preserve">If a variable set had only one variable, this was automatically taken forward. </w:t>
      </w:r>
      <w:r w:rsidR="00986EED">
        <w:t>Because assessment of term significance in GLMMs is complex, predictions and plots were made for all terms before being dropped to ensure n</w:t>
      </w:r>
      <w:r w:rsidR="002F0F52">
        <w:t xml:space="preserve">oteworthy </w:t>
      </w:r>
      <w:r w:rsidR="00986EED">
        <w:t>effects were</w:t>
      </w:r>
      <w:r w:rsidR="002F0F52">
        <w:t xml:space="preserve"> not</w:t>
      </w:r>
      <w:r w:rsidR="00986EED">
        <w:t xml:space="preserve"> being missed. </w:t>
      </w:r>
      <w:r w:rsidR="001A2A21">
        <w:t xml:space="preserve">This process resulted in a final set of 13 variables which were </w:t>
      </w:r>
      <w:r w:rsidR="0004621D">
        <w:t>used to create a candidate set of 10 models (</w:t>
      </w:r>
      <w:r w:rsidR="0004621D" w:rsidRPr="0004621D">
        <w:rPr>
          <w:highlight w:val="yellow"/>
        </w:rPr>
        <w:t xml:space="preserve">Table </w:t>
      </w:r>
      <w:proofErr w:type="spellStart"/>
      <w:r w:rsidR="0004621D" w:rsidRPr="0004621D">
        <w:rPr>
          <w:highlight w:val="yellow"/>
        </w:rPr>
        <w:t>Sx</w:t>
      </w:r>
      <w:proofErr w:type="spellEnd"/>
      <w:r w:rsidR="0004621D">
        <w:t>)</w:t>
      </w:r>
      <w:r w:rsidR="001A2A21">
        <w:t>.</w:t>
      </w:r>
      <w:r w:rsidR="0004621D">
        <w:t xml:space="preserve"> Following an information theoretic approach </w:t>
      </w:r>
      <w:r w:rsidR="0004621D">
        <w:fldChar w:fldCharType="begin"/>
      </w:r>
      <w:r w:rsidR="0004621D">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4621D">
        <w:fldChar w:fldCharType="separate"/>
      </w:r>
      <w:r w:rsidR="0004621D" w:rsidRPr="0004621D">
        <w:rPr>
          <w:rFonts w:ascii="Calibri" w:hAnsi="Calibri" w:cs="Calibri"/>
        </w:rPr>
        <w:t>(Burnham &amp; Anderson 2007)</w:t>
      </w:r>
      <w:r w:rsidR="0004621D">
        <w:fldChar w:fldCharType="end"/>
      </w:r>
      <w:r w:rsidR="0004621D">
        <w:t xml:space="preserve"> models were compared via AIC to select the top model or models.</w:t>
      </w:r>
      <w:r w:rsidR="001A2A21">
        <w:t xml:space="preserve"> </w:t>
      </w:r>
      <w:r w:rsidR="00251990">
        <w:t xml:space="preserve">The resulting final model fit was assessed via diagnostic plots (residuals versus fitted, </w:t>
      </w:r>
      <w:r w:rsidR="00FB7C1E">
        <w:t>quantile-quantile</w:t>
      </w:r>
      <w:r w:rsidR="00C51408">
        <w:t xml:space="preserve"> of random effects, Supporting Information, </w:t>
      </w:r>
      <w:r w:rsidR="00C51408">
        <w:fldChar w:fldCharType="begin"/>
      </w:r>
      <w:r w:rsidR="00AB2974">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C51408">
        <w:fldChar w:fldCharType="separate"/>
      </w:r>
      <w:r w:rsidR="00C51408" w:rsidRPr="00C51408">
        <w:rPr>
          <w:rFonts w:ascii="Calibri" w:hAnsi="Calibri" w:cs="Calibri"/>
        </w:rPr>
        <w:t xml:space="preserve">Harrison et al </w:t>
      </w:r>
      <w:r w:rsidR="00C51408">
        <w:rPr>
          <w:rFonts w:ascii="Calibri" w:hAnsi="Calibri" w:cs="Calibri"/>
        </w:rPr>
        <w:t>(</w:t>
      </w:r>
      <w:r w:rsidR="00C51408" w:rsidRPr="00C51408">
        <w:rPr>
          <w:rFonts w:ascii="Calibri" w:hAnsi="Calibri" w:cs="Calibri"/>
        </w:rPr>
        <w:t>2018)</w:t>
      </w:r>
      <w:r w:rsidR="00C51408">
        <w:fldChar w:fldCharType="end"/>
      </w:r>
      <w:r w:rsidR="00FB7C1E">
        <w:t>)</w:t>
      </w:r>
      <w:r w:rsidR="00C51408">
        <w:t xml:space="preserve">. </w:t>
      </w:r>
      <w:r w:rsidR="00251990">
        <w:t xml:space="preserve"> </w:t>
      </w:r>
      <w:r w:rsidR="007D2323">
        <w:t>Marginal (fixed effects only) and c</w:t>
      </w:r>
      <w:r w:rsidR="00C51408">
        <w:t xml:space="preserve">onditional </w:t>
      </w:r>
      <w:r w:rsidR="007D2323">
        <w:t>(fixed and random effects) R</w:t>
      </w:r>
      <w:r w:rsidR="007D2323" w:rsidRPr="007D2323">
        <w:rPr>
          <w:vertAlign w:val="superscript"/>
        </w:rPr>
        <w:t>2</w:t>
      </w:r>
      <w:r w:rsidR="007D2323">
        <w:t xml:space="preserve"> values were calculated based on </w:t>
      </w:r>
      <w:r w:rsidR="007D2323">
        <w:fldChar w:fldCharType="begin"/>
      </w:r>
      <w:r w:rsidR="00AB2974">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007D2323">
        <w:fldChar w:fldCharType="separate"/>
      </w:r>
      <w:r w:rsidR="007D2323" w:rsidRPr="007D2323">
        <w:rPr>
          <w:rFonts w:ascii="Calibri" w:hAnsi="Calibri" w:cs="Calibri"/>
        </w:rPr>
        <w:t xml:space="preserve">Nakagawa &amp; Schielzeth </w:t>
      </w:r>
      <w:r w:rsidR="007D2323">
        <w:rPr>
          <w:rFonts w:ascii="Calibri" w:hAnsi="Calibri" w:cs="Calibri"/>
        </w:rPr>
        <w:t>(</w:t>
      </w:r>
      <w:r w:rsidR="007D2323" w:rsidRPr="007D2323">
        <w:rPr>
          <w:rFonts w:ascii="Calibri" w:hAnsi="Calibri" w:cs="Calibri"/>
        </w:rPr>
        <w:t>2017)</w:t>
      </w:r>
      <w:r w:rsidR="007D2323">
        <w:fldChar w:fldCharType="end"/>
      </w:r>
      <w:r w:rsidR="007D2323">
        <w:t xml:space="preserve"> using the R package ‘</w:t>
      </w:r>
      <w:proofErr w:type="spellStart"/>
      <w:r w:rsidR="007D2323">
        <w:t>MuMIn</w:t>
      </w:r>
      <w:proofErr w:type="spellEnd"/>
      <w:r w:rsidR="007D2323">
        <w:t xml:space="preserve">’ </w:t>
      </w:r>
      <w:r w:rsidR="007D2323">
        <w:fldChar w:fldCharType="begin"/>
      </w:r>
      <w:r w:rsidR="007D2323">
        <w:instrText xml:space="preserve"> ADDIN ZOTERO_ITEM CSL_CITATION {"citationID":"aNENcyHk","properties":{"formattedCitation":"(Barto\\uc0\\u324{} 2017)","plainCitation":"(Bartoń 2017)","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17"]]}}}],"schema":"https://github.com/citation-style-language/schema/raw/master/csl-citation.json"} </w:instrText>
      </w:r>
      <w:r w:rsidR="007D2323">
        <w:fldChar w:fldCharType="separate"/>
      </w:r>
      <w:r w:rsidR="007D2323" w:rsidRPr="007D2323">
        <w:rPr>
          <w:rFonts w:ascii="Calibri" w:hAnsi="Calibri" w:cs="Calibri"/>
          <w:szCs w:val="24"/>
        </w:rPr>
        <w:t>(</w:t>
      </w:r>
      <w:proofErr w:type="spellStart"/>
      <w:r w:rsidR="007D2323" w:rsidRPr="007D2323">
        <w:rPr>
          <w:rFonts w:ascii="Calibri" w:hAnsi="Calibri" w:cs="Calibri"/>
          <w:szCs w:val="24"/>
        </w:rPr>
        <w:t>Bartoń</w:t>
      </w:r>
      <w:proofErr w:type="spellEnd"/>
      <w:r w:rsidR="007D2323" w:rsidRPr="007D2323">
        <w:rPr>
          <w:rFonts w:ascii="Calibri" w:hAnsi="Calibri" w:cs="Calibri"/>
          <w:szCs w:val="24"/>
        </w:rPr>
        <w:t xml:space="preserve"> 2017)</w:t>
      </w:r>
      <w:r w:rsidR="007D2323">
        <w:fldChar w:fldCharType="end"/>
      </w:r>
      <w:r w:rsidR="007D2323">
        <w:t>.</w:t>
      </w:r>
      <w:r w:rsidR="00970DF7">
        <w:t xml:space="preserve"> </w:t>
      </w:r>
      <w:r w:rsidR="007072F5">
        <w:t>To investigate the variation in effects between provinces, predictions were made for each variable within each commune and the 50% quantile from all commune-level predictions</w:t>
      </w:r>
      <w:r w:rsidR="002F0F52">
        <w:t xml:space="preserve"> within</w:t>
      </w:r>
      <w:r w:rsidR="007072F5">
        <w:t xml:space="preserve"> each province was extracted as the provincial mean prediction. </w:t>
      </w:r>
    </w:p>
    <w:p w14:paraId="28E33B28" w14:textId="1B15E2C3" w:rsidR="00316EC1" w:rsidRDefault="00316EC1">
      <w:pPr>
        <w:rPr>
          <w:i/>
          <w:iCs/>
        </w:rPr>
      </w:pPr>
      <w:r>
        <w:tab/>
      </w:r>
      <w:r>
        <w:rPr>
          <w:i/>
          <w:iCs/>
        </w:rPr>
        <w:t>Province-level models</w:t>
      </w:r>
    </w:p>
    <w:p w14:paraId="31A91873" w14:textId="092DBE19" w:rsidR="00316EC1" w:rsidRDefault="00316EC1">
      <w:r>
        <w:t xml:space="preserve">The same GLMM model formulation was used for the province-level models except that commune was removed from the random effects structure. </w:t>
      </w:r>
      <w:r w:rsidR="0063227A">
        <w:t>Based on provincial-level histograms</w:t>
      </w:r>
      <w:r w:rsidR="00F521E7">
        <w:t xml:space="preserve"> of predictor variables</w:t>
      </w:r>
      <w:r w:rsidR="0063227A">
        <w:t xml:space="preserve">, 14 </w:t>
      </w:r>
      <w:r w:rsidR="00F521E7">
        <w:t>predictors</w:t>
      </w:r>
      <w:r w:rsidR="0063227A">
        <w:t xml:space="preserve"> were converted to categorical </w:t>
      </w:r>
      <w:r w:rsidR="00F521E7">
        <w:t xml:space="preserve">variables by splitting the data by the mean, </w:t>
      </w:r>
      <w:r w:rsidR="00F521E7">
        <w:lastRenderedPageBreak/>
        <w:t>resulting in “high” and “low” values</w:t>
      </w:r>
      <w:r w:rsidR="009C5130">
        <w:t xml:space="preserve"> (Table 2)</w:t>
      </w:r>
      <w:r w:rsidR="0063227A">
        <w:t>.</w:t>
      </w:r>
      <w:r w:rsidR="00B250AD">
        <w:t xml:space="preserve"> </w:t>
      </w:r>
      <w:r w:rsidR="002F0F52">
        <w:t>Following an information theoretic approach, a</w:t>
      </w:r>
      <w:r w:rsidR="00B250AD">
        <w:t xml:space="preserve"> candidate set of models was created </w:t>
      </w:r>
      <w:r w:rsidR="00B250AD" w:rsidRPr="00B250AD">
        <w:rPr>
          <w:highlight w:val="yellow"/>
        </w:rPr>
        <w:t xml:space="preserve">(Table </w:t>
      </w:r>
      <w:proofErr w:type="spellStart"/>
      <w:r w:rsidR="00B250AD" w:rsidRPr="00B250AD">
        <w:rPr>
          <w:highlight w:val="yellow"/>
        </w:rPr>
        <w:t>Sx</w:t>
      </w:r>
      <w:proofErr w:type="spellEnd"/>
      <w:r w:rsidR="00B250AD">
        <w:t>) and model comparison was done using AIC.</w:t>
      </w:r>
    </w:p>
    <w:p w14:paraId="33918CF8" w14:textId="62C6C071" w:rsidR="007072F5" w:rsidRDefault="007072F5">
      <w:r>
        <w:rPr>
          <w:b/>
          <w:bCs/>
          <w:i/>
          <w:iCs/>
        </w:rPr>
        <w:t>Cluster analysis</w:t>
      </w:r>
    </w:p>
    <w:p w14:paraId="7DD18FEE" w14:textId="2ECBC277" w:rsidR="007072F5" w:rsidRPr="007072F5" w:rsidRDefault="00AB2974">
      <w:r>
        <w:t xml:space="preserve">Agglomerative clustering was conducted to create a typology for provinces based on the socioeconomic variables used in the analysis above. Several agglomerative clustering approaches were assessed and compared using cophenetic correlation and Gower distance metrics, and </w:t>
      </w:r>
      <w:r w:rsidR="004C0A38">
        <w:t xml:space="preserve">the </w:t>
      </w:r>
      <w:r>
        <w:t xml:space="preserve">appropriate number of clusters (k) was selected </w:t>
      </w:r>
      <w:r w:rsidR="004C0A38">
        <w:t>using</w:t>
      </w:r>
      <w:r>
        <w:t xml:space="preserve"> the matrix correlation statistics </w:t>
      </w:r>
      <w:r>
        <w:fldChar w:fldCharType="begin"/>
      </w:r>
      <w:r>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fldChar w:fldCharType="separate"/>
      </w:r>
      <w:r w:rsidRPr="00AB2974">
        <w:rPr>
          <w:rFonts w:ascii="Calibri" w:hAnsi="Calibri" w:cs="Calibri"/>
        </w:rPr>
        <w:t>(Borcard et al. 2018)</w:t>
      </w:r>
      <w:r>
        <w:fldChar w:fldCharType="end"/>
      </w:r>
      <w:r>
        <w:t xml:space="preserve">. </w:t>
      </w:r>
    </w:p>
    <w:p w14:paraId="101BD79A" w14:textId="64CF88CC" w:rsidR="00727888" w:rsidRDefault="00727888"/>
    <w:p w14:paraId="0873A743" w14:textId="77777777" w:rsidR="00D21B08" w:rsidRDefault="00D21B08"/>
    <w:p w14:paraId="70177149" w14:textId="77777777" w:rsidR="00D21B08" w:rsidRDefault="00D21B08"/>
    <w:p w14:paraId="1EABC6D6" w14:textId="77777777" w:rsidR="00D21B08" w:rsidRDefault="00D21B08"/>
    <w:p w14:paraId="4D076C16" w14:textId="77777777" w:rsidR="00727888" w:rsidRPr="00A86D1A" w:rsidRDefault="00727888"/>
    <w:sectPr w:rsidR="00727888" w:rsidRPr="00A86D1A" w:rsidSect="002970E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4-29T16:59:00Z" w:initials="MN">
    <w:p w14:paraId="69EE6210" w14:textId="6489D91F" w:rsidR="00C51408" w:rsidRDefault="00C51408">
      <w:pPr>
        <w:pStyle w:val="CommentText"/>
      </w:pPr>
      <w:r>
        <w:rPr>
          <w:rStyle w:val="CommentReference"/>
        </w:rPr>
        <w:annotationRef/>
      </w:r>
      <w:r>
        <w:t>Add bit near bottom about model validation and checking</w:t>
      </w:r>
    </w:p>
  </w:comment>
  <w:comment w:id="1" w:author="Matthew Nuttall" w:date="2021-06-04T09:29:00Z" w:initials="MN">
    <w:p w14:paraId="233A34EB" w14:textId="4859C508" w:rsidR="0004621D" w:rsidRDefault="0004621D">
      <w:pPr>
        <w:pStyle w:val="CommentText"/>
      </w:pPr>
      <w:r>
        <w:rPr>
          <w:rStyle w:val="CommentReference"/>
        </w:rPr>
        <w:annotationRef/>
      </w:r>
      <w:r>
        <w:t>Use R package to get equations</w:t>
      </w:r>
    </w:p>
  </w:comment>
  <w:comment w:id="2" w:author="Matthew Nuttall" w:date="2021-06-02T14:18:00Z" w:initials="MN">
    <w:p w14:paraId="6EB9BC83" w14:textId="77777777" w:rsidR="00086320" w:rsidRDefault="00086320" w:rsidP="00086320">
      <w:pPr>
        <w:pStyle w:val="CommentText"/>
        <w:numPr>
          <w:ilvl w:val="0"/>
          <w:numId w:val="1"/>
        </w:numPr>
      </w:pPr>
      <w:r>
        <w:rPr>
          <w:rStyle w:val="CommentReference"/>
        </w:rPr>
        <w:annotationRef/>
      </w:r>
      <w:r>
        <w:t xml:space="preserve"> IT now used</w:t>
      </w:r>
    </w:p>
    <w:p w14:paraId="3963C8A4" w14:textId="1FCF1465" w:rsidR="00086320" w:rsidRDefault="00086320" w:rsidP="00086320">
      <w:pPr>
        <w:pStyle w:val="CommentText"/>
        <w:numPr>
          <w:ilvl w:val="0"/>
          <w:numId w:val="1"/>
        </w:numPr>
      </w:pPr>
      <w:r>
        <w:t>Hypothesis table made in 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EE6210" w15:done="0"/>
  <w15:commentEx w15:paraId="233A34EB" w15:done="0"/>
  <w15:commentEx w15:paraId="3963C8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56468" w16cex:dateUtc="2021-04-29T15:59:00Z"/>
  <w16cex:commentExtensible w16cex:durableId="24647106" w16cex:dateUtc="2021-06-04T08:29:00Z"/>
  <w16cex:commentExtensible w16cex:durableId="246211A1" w16cex:dateUtc="2021-06-02T1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EE6210" w16cid:durableId="24356468"/>
  <w16cid:commentId w16cid:paraId="233A34EB" w16cid:durableId="24647106"/>
  <w16cid:commentId w16cid:paraId="3963C8A4" w16cid:durableId="246211A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EC5BD0"/>
    <w:multiLevelType w:val="hybridMultilevel"/>
    <w:tmpl w:val="29FE5E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B0"/>
    <w:rsid w:val="000032BD"/>
    <w:rsid w:val="00007B27"/>
    <w:rsid w:val="0004621D"/>
    <w:rsid w:val="000505EC"/>
    <w:rsid w:val="000550BA"/>
    <w:rsid w:val="000574C9"/>
    <w:rsid w:val="00086320"/>
    <w:rsid w:val="000924E5"/>
    <w:rsid w:val="000949C3"/>
    <w:rsid w:val="000A159D"/>
    <w:rsid w:val="000D560D"/>
    <w:rsid w:val="000D7C25"/>
    <w:rsid w:val="0011722E"/>
    <w:rsid w:val="001214C2"/>
    <w:rsid w:val="0016573F"/>
    <w:rsid w:val="00176BB0"/>
    <w:rsid w:val="001A2A21"/>
    <w:rsid w:val="001B33F4"/>
    <w:rsid w:val="001B6B38"/>
    <w:rsid w:val="001C5A6F"/>
    <w:rsid w:val="001D09A4"/>
    <w:rsid w:val="001E5411"/>
    <w:rsid w:val="001F3408"/>
    <w:rsid w:val="00251990"/>
    <w:rsid w:val="00260194"/>
    <w:rsid w:val="002970E4"/>
    <w:rsid w:val="002A4BD1"/>
    <w:rsid w:val="002B0228"/>
    <w:rsid w:val="002C38D3"/>
    <w:rsid w:val="002F0F52"/>
    <w:rsid w:val="00304F2B"/>
    <w:rsid w:val="00307ACC"/>
    <w:rsid w:val="00316EC1"/>
    <w:rsid w:val="003363B7"/>
    <w:rsid w:val="003564E8"/>
    <w:rsid w:val="003A5DB8"/>
    <w:rsid w:val="003D30B2"/>
    <w:rsid w:val="0042394C"/>
    <w:rsid w:val="004B385D"/>
    <w:rsid w:val="004C0A38"/>
    <w:rsid w:val="004F1E3C"/>
    <w:rsid w:val="004F3F58"/>
    <w:rsid w:val="004F6196"/>
    <w:rsid w:val="005606B1"/>
    <w:rsid w:val="00562283"/>
    <w:rsid w:val="00571267"/>
    <w:rsid w:val="00573B10"/>
    <w:rsid w:val="00574771"/>
    <w:rsid w:val="005B02E3"/>
    <w:rsid w:val="005B2210"/>
    <w:rsid w:val="005C56C2"/>
    <w:rsid w:val="006310EE"/>
    <w:rsid w:val="0063227A"/>
    <w:rsid w:val="00681050"/>
    <w:rsid w:val="006A13F8"/>
    <w:rsid w:val="006B50C9"/>
    <w:rsid w:val="006F5DF7"/>
    <w:rsid w:val="007072F5"/>
    <w:rsid w:val="00727888"/>
    <w:rsid w:val="007417B6"/>
    <w:rsid w:val="0074709B"/>
    <w:rsid w:val="00782ACF"/>
    <w:rsid w:val="007D2323"/>
    <w:rsid w:val="007F487C"/>
    <w:rsid w:val="007F5F03"/>
    <w:rsid w:val="00845831"/>
    <w:rsid w:val="008D1764"/>
    <w:rsid w:val="00970DF7"/>
    <w:rsid w:val="00986EED"/>
    <w:rsid w:val="00990D53"/>
    <w:rsid w:val="00996724"/>
    <w:rsid w:val="009B1A40"/>
    <w:rsid w:val="009B3799"/>
    <w:rsid w:val="009C5130"/>
    <w:rsid w:val="00A1004F"/>
    <w:rsid w:val="00A25588"/>
    <w:rsid w:val="00A52878"/>
    <w:rsid w:val="00A54961"/>
    <w:rsid w:val="00A74190"/>
    <w:rsid w:val="00A86D1A"/>
    <w:rsid w:val="00AA1611"/>
    <w:rsid w:val="00AB1479"/>
    <w:rsid w:val="00AB2974"/>
    <w:rsid w:val="00AE151D"/>
    <w:rsid w:val="00B250AD"/>
    <w:rsid w:val="00B26B7C"/>
    <w:rsid w:val="00B474F1"/>
    <w:rsid w:val="00BA676B"/>
    <w:rsid w:val="00BB19ED"/>
    <w:rsid w:val="00BD1065"/>
    <w:rsid w:val="00C109A4"/>
    <w:rsid w:val="00C11693"/>
    <w:rsid w:val="00C51408"/>
    <w:rsid w:val="00C64AF9"/>
    <w:rsid w:val="00C744C0"/>
    <w:rsid w:val="00C76C14"/>
    <w:rsid w:val="00C838DB"/>
    <w:rsid w:val="00CC449B"/>
    <w:rsid w:val="00CC6840"/>
    <w:rsid w:val="00D21B08"/>
    <w:rsid w:val="00D667FE"/>
    <w:rsid w:val="00D92308"/>
    <w:rsid w:val="00D951BC"/>
    <w:rsid w:val="00DD3028"/>
    <w:rsid w:val="00DE2078"/>
    <w:rsid w:val="00E43350"/>
    <w:rsid w:val="00E50075"/>
    <w:rsid w:val="00E957C3"/>
    <w:rsid w:val="00EB26C5"/>
    <w:rsid w:val="00F075E2"/>
    <w:rsid w:val="00F154AE"/>
    <w:rsid w:val="00F310CE"/>
    <w:rsid w:val="00F455F3"/>
    <w:rsid w:val="00F521E7"/>
    <w:rsid w:val="00F524E9"/>
    <w:rsid w:val="00F639F9"/>
    <w:rsid w:val="00F644DB"/>
    <w:rsid w:val="00F648A4"/>
    <w:rsid w:val="00F9140F"/>
    <w:rsid w:val="00FB7C1E"/>
    <w:rsid w:val="00FF4E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E4F9C"/>
  <w15:chartTrackingRefBased/>
  <w15:docId w15:val="{976C2161-C3AF-4866-9B79-DEF0C790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09A4"/>
    <w:rPr>
      <w:sz w:val="16"/>
      <w:szCs w:val="16"/>
    </w:rPr>
  </w:style>
  <w:style w:type="paragraph" w:styleId="CommentText">
    <w:name w:val="annotation text"/>
    <w:basedOn w:val="Normal"/>
    <w:link w:val="CommentTextChar"/>
    <w:uiPriority w:val="99"/>
    <w:semiHidden/>
    <w:unhideWhenUsed/>
    <w:rsid w:val="001D09A4"/>
    <w:pPr>
      <w:spacing w:line="240" w:lineRule="auto"/>
    </w:pPr>
    <w:rPr>
      <w:sz w:val="20"/>
      <w:szCs w:val="20"/>
    </w:rPr>
  </w:style>
  <w:style w:type="character" w:customStyle="1" w:styleId="CommentTextChar">
    <w:name w:val="Comment Text Char"/>
    <w:basedOn w:val="DefaultParagraphFont"/>
    <w:link w:val="CommentText"/>
    <w:uiPriority w:val="99"/>
    <w:semiHidden/>
    <w:rsid w:val="001D09A4"/>
    <w:rPr>
      <w:sz w:val="20"/>
      <w:szCs w:val="20"/>
    </w:rPr>
  </w:style>
  <w:style w:type="paragraph" w:styleId="CommentSubject">
    <w:name w:val="annotation subject"/>
    <w:basedOn w:val="CommentText"/>
    <w:next w:val="CommentText"/>
    <w:link w:val="CommentSubjectChar"/>
    <w:uiPriority w:val="99"/>
    <w:semiHidden/>
    <w:unhideWhenUsed/>
    <w:rsid w:val="001D09A4"/>
    <w:rPr>
      <w:b/>
      <w:bCs/>
    </w:rPr>
  </w:style>
  <w:style w:type="character" w:customStyle="1" w:styleId="CommentSubjectChar">
    <w:name w:val="Comment Subject Char"/>
    <w:basedOn w:val="CommentTextChar"/>
    <w:link w:val="CommentSubject"/>
    <w:uiPriority w:val="99"/>
    <w:semiHidden/>
    <w:rsid w:val="001D09A4"/>
    <w:rPr>
      <w:b/>
      <w:bCs/>
      <w:sz w:val="20"/>
      <w:szCs w:val="20"/>
    </w:rPr>
  </w:style>
  <w:style w:type="paragraph" w:styleId="BalloonText">
    <w:name w:val="Balloon Text"/>
    <w:basedOn w:val="Normal"/>
    <w:link w:val="BalloonTextChar"/>
    <w:uiPriority w:val="99"/>
    <w:semiHidden/>
    <w:unhideWhenUsed/>
    <w:rsid w:val="001D09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9A4"/>
    <w:rPr>
      <w:rFonts w:ascii="Segoe UI" w:hAnsi="Segoe UI" w:cs="Segoe UI"/>
      <w:sz w:val="18"/>
      <w:szCs w:val="18"/>
    </w:rPr>
  </w:style>
  <w:style w:type="character" w:styleId="Hyperlink">
    <w:name w:val="Hyperlink"/>
    <w:basedOn w:val="DefaultParagraphFont"/>
    <w:uiPriority w:val="99"/>
    <w:unhideWhenUsed/>
    <w:rsid w:val="006B50C9"/>
    <w:rPr>
      <w:color w:val="0563C1" w:themeColor="hyperlink"/>
      <w:u w:val="single"/>
    </w:rPr>
  </w:style>
  <w:style w:type="character" w:styleId="UnresolvedMention">
    <w:name w:val="Unresolved Mention"/>
    <w:basedOn w:val="DefaultParagraphFont"/>
    <w:uiPriority w:val="99"/>
    <w:semiHidden/>
    <w:unhideWhenUsed/>
    <w:rsid w:val="006B50C9"/>
    <w:rPr>
      <w:color w:val="605E5C"/>
      <w:shd w:val="clear" w:color="auto" w:fill="E1DFDD"/>
    </w:rPr>
  </w:style>
  <w:style w:type="character" w:styleId="PlaceholderText">
    <w:name w:val="Placeholder Text"/>
    <w:basedOn w:val="DefaultParagraphFont"/>
    <w:uiPriority w:val="99"/>
    <w:semiHidden/>
    <w:rsid w:val="001C5A6F"/>
    <w:rPr>
      <w:color w:val="808080"/>
    </w:rPr>
  </w:style>
  <w:style w:type="table" w:styleId="TableGrid">
    <w:name w:val="Table Grid"/>
    <w:basedOn w:val="TableNormal"/>
    <w:uiPriority w:val="39"/>
    <w:rsid w:val="006F5D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764122">
      <w:bodyDiv w:val="1"/>
      <w:marLeft w:val="0"/>
      <w:marRight w:val="0"/>
      <w:marTop w:val="0"/>
      <w:marBottom w:val="0"/>
      <w:divBdr>
        <w:top w:val="none" w:sz="0" w:space="0" w:color="auto"/>
        <w:left w:val="none" w:sz="0" w:space="0" w:color="auto"/>
        <w:bottom w:val="none" w:sz="0" w:space="0" w:color="auto"/>
        <w:right w:val="none" w:sz="0" w:space="0" w:color="auto"/>
      </w:divBdr>
    </w:div>
    <w:div w:id="357045114">
      <w:bodyDiv w:val="1"/>
      <w:marLeft w:val="0"/>
      <w:marRight w:val="0"/>
      <w:marTop w:val="0"/>
      <w:marBottom w:val="0"/>
      <w:divBdr>
        <w:top w:val="none" w:sz="0" w:space="0" w:color="auto"/>
        <w:left w:val="none" w:sz="0" w:space="0" w:color="auto"/>
        <w:bottom w:val="none" w:sz="0" w:space="0" w:color="auto"/>
        <w:right w:val="none" w:sz="0" w:space="0" w:color="auto"/>
      </w:divBdr>
    </w:div>
    <w:div w:id="535850104">
      <w:bodyDiv w:val="1"/>
      <w:marLeft w:val="0"/>
      <w:marRight w:val="0"/>
      <w:marTop w:val="0"/>
      <w:marBottom w:val="0"/>
      <w:divBdr>
        <w:top w:val="none" w:sz="0" w:space="0" w:color="auto"/>
        <w:left w:val="none" w:sz="0" w:space="0" w:color="auto"/>
        <w:bottom w:val="none" w:sz="0" w:space="0" w:color="auto"/>
        <w:right w:val="none" w:sz="0" w:space="0" w:color="auto"/>
      </w:divBdr>
    </w:div>
    <w:div w:id="565071912">
      <w:bodyDiv w:val="1"/>
      <w:marLeft w:val="0"/>
      <w:marRight w:val="0"/>
      <w:marTop w:val="0"/>
      <w:marBottom w:val="0"/>
      <w:divBdr>
        <w:top w:val="none" w:sz="0" w:space="0" w:color="auto"/>
        <w:left w:val="none" w:sz="0" w:space="0" w:color="auto"/>
        <w:bottom w:val="none" w:sz="0" w:space="0" w:color="auto"/>
        <w:right w:val="none" w:sz="0" w:space="0" w:color="auto"/>
      </w:divBdr>
    </w:div>
    <w:div w:id="698627741">
      <w:bodyDiv w:val="1"/>
      <w:marLeft w:val="0"/>
      <w:marRight w:val="0"/>
      <w:marTop w:val="0"/>
      <w:marBottom w:val="0"/>
      <w:divBdr>
        <w:top w:val="none" w:sz="0" w:space="0" w:color="auto"/>
        <w:left w:val="none" w:sz="0" w:space="0" w:color="auto"/>
        <w:bottom w:val="none" w:sz="0" w:space="0" w:color="auto"/>
        <w:right w:val="none" w:sz="0" w:space="0" w:color="auto"/>
      </w:divBdr>
    </w:div>
    <w:div w:id="1266812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http://www.opendevelopmentcambodia.net"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04</TotalTime>
  <Pages>9</Pages>
  <Words>11928</Words>
  <Characters>67992</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33</cp:revision>
  <dcterms:created xsi:type="dcterms:W3CDTF">2020-06-23T12:50:00Z</dcterms:created>
  <dcterms:modified xsi:type="dcterms:W3CDTF">2021-07-07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DPgqtbhI"/&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